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327226" w14:textId="77777777" w:rsidR="00062E20" w:rsidRPr="005D4007" w:rsidRDefault="00D65620" w:rsidP="00062E20">
      <w:pPr>
        <w:rPr>
          <w:rFonts w:ascii="Arial" w:hAnsi="Arial"/>
          <w:b/>
        </w:rPr>
      </w:pPr>
      <w:r>
        <w:rPr>
          <w:rFonts w:ascii="Arial" w:hAnsi="Arial"/>
          <w:b/>
          <w:u w:val="single"/>
        </w:rPr>
        <w:t>Supporting</w:t>
      </w:r>
      <w:r w:rsidR="00062E20" w:rsidRPr="005D4007">
        <w:rPr>
          <w:rFonts w:ascii="Arial" w:hAnsi="Arial"/>
          <w:b/>
          <w:u w:val="single"/>
        </w:rPr>
        <w:t xml:space="preserve"> Information</w:t>
      </w:r>
    </w:p>
    <w:p w14:paraId="0351E623" w14:textId="77777777" w:rsidR="00062E20" w:rsidRDefault="00062E20" w:rsidP="00062E20">
      <w:pPr>
        <w:rPr>
          <w:rFonts w:ascii="Arial" w:hAnsi="Arial"/>
          <w:b/>
        </w:rPr>
      </w:pPr>
      <w:r>
        <w:rPr>
          <w:rFonts w:ascii="Arial" w:hAnsi="Arial"/>
          <w:b/>
        </w:rPr>
        <w:t xml:space="preserve">Chen, K.M., Sun, J., Salvo, </w:t>
      </w:r>
      <w:r w:rsidR="00852834">
        <w:rPr>
          <w:rFonts w:ascii="Arial" w:hAnsi="Arial"/>
          <w:b/>
        </w:rPr>
        <w:t>J</w:t>
      </w:r>
      <w:r>
        <w:rPr>
          <w:rFonts w:ascii="Arial" w:hAnsi="Arial"/>
          <w:b/>
        </w:rPr>
        <w:t>., Baker, D., Barth, P.</w:t>
      </w:r>
    </w:p>
    <w:p w14:paraId="77F68761" w14:textId="77777777" w:rsidR="00062E20" w:rsidRDefault="00062E20" w:rsidP="00062E20">
      <w:pPr>
        <w:spacing w:line="360" w:lineRule="auto"/>
        <w:jc w:val="both"/>
        <w:rPr>
          <w:rFonts w:ascii="Arial" w:hAnsi="Arial"/>
          <w:b/>
        </w:rPr>
      </w:pPr>
    </w:p>
    <w:p w14:paraId="47B49D0F" w14:textId="77777777" w:rsidR="005E12B7" w:rsidRDefault="00062E20" w:rsidP="00062E20">
      <w:pPr>
        <w:spacing w:line="360" w:lineRule="auto"/>
        <w:jc w:val="both"/>
        <w:rPr>
          <w:rFonts w:ascii="Arial" w:hAnsi="Arial"/>
        </w:rPr>
      </w:pPr>
      <w:r w:rsidRPr="0001032E">
        <w:rPr>
          <w:rFonts w:ascii="Arial" w:hAnsi="Arial"/>
          <w:b/>
        </w:rPr>
        <w:t>S</w:t>
      </w:r>
      <w:r>
        <w:rPr>
          <w:rFonts w:ascii="Arial" w:hAnsi="Arial"/>
          <w:b/>
        </w:rPr>
        <w:t>upplementary</w:t>
      </w:r>
      <w:r w:rsidRPr="0001032E">
        <w:rPr>
          <w:rFonts w:ascii="Arial" w:hAnsi="Arial"/>
          <w:b/>
        </w:rPr>
        <w:t xml:space="preserve"> Table</w:t>
      </w:r>
      <w:r>
        <w:rPr>
          <w:rFonts w:ascii="Arial" w:hAnsi="Arial"/>
          <w:b/>
        </w:rPr>
        <w:t xml:space="preserve"> </w:t>
      </w:r>
      <w:r w:rsidRPr="0001032E">
        <w:rPr>
          <w:rFonts w:ascii="Arial" w:hAnsi="Arial"/>
          <w:b/>
        </w:rPr>
        <w:t>1. Improvement of model accuracy.</w:t>
      </w:r>
      <w:r w:rsidRPr="0001032E">
        <w:rPr>
          <w:rFonts w:ascii="Arial" w:hAnsi="Arial"/>
        </w:rPr>
        <w:t xml:space="preserve"> The most accurate among the five</w:t>
      </w:r>
      <w:r>
        <w:rPr>
          <w:rFonts w:ascii="Arial" w:hAnsi="Arial"/>
        </w:rPr>
        <w:t xml:space="preserve"> </w:t>
      </w:r>
      <w:r w:rsidRPr="0001032E">
        <w:rPr>
          <w:rFonts w:ascii="Arial" w:hAnsi="Arial"/>
        </w:rPr>
        <w:t xml:space="preserve">lowest energy selected </w:t>
      </w:r>
      <w:r w:rsidR="005C2D54">
        <w:rPr>
          <w:rFonts w:ascii="Arial" w:hAnsi="Arial"/>
        </w:rPr>
        <w:t xml:space="preserve">Rosetta </w:t>
      </w:r>
      <w:r w:rsidRPr="0001032E">
        <w:rPr>
          <w:rFonts w:ascii="Arial" w:hAnsi="Arial"/>
        </w:rPr>
        <w:t xml:space="preserve">models (see </w:t>
      </w:r>
      <w:r>
        <w:rPr>
          <w:rFonts w:ascii="Arial" w:hAnsi="Arial"/>
        </w:rPr>
        <w:t>Methods</w:t>
      </w:r>
      <w:r w:rsidRPr="0001032E">
        <w:rPr>
          <w:rFonts w:ascii="Arial" w:hAnsi="Arial"/>
        </w:rPr>
        <w:t>) is reported in the table.</w:t>
      </w:r>
      <w:r w:rsidR="003255AE">
        <w:rPr>
          <w:rFonts w:ascii="Arial" w:hAnsi="Arial"/>
        </w:rPr>
        <w:t xml:space="preserve"> If </w:t>
      </w:r>
      <w:r w:rsidR="003553FD">
        <w:rPr>
          <w:rFonts w:ascii="Arial" w:hAnsi="Arial"/>
        </w:rPr>
        <w:t>the selected model does not belong to the lowest energy cluster, the C</w:t>
      </w:r>
      <w:r w:rsidR="003553FD" w:rsidRPr="00F852D8">
        <w:rPr>
          <w:rFonts w:ascii="Symbol" w:hAnsi="Symbol"/>
        </w:rPr>
        <w:t></w:t>
      </w:r>
      <w:r w:rsidR="003553FD">
        <w:rPr>
          <w:rFonts w:ascii="Arial" w:hAnsi="Arial"/>
        </w:rPr>
        <w:t xml:space="preserve"> rmsd of </w:t>
      </w:r>
      <w:r w:rsidR="003255AE">
        <w:rPr>
          <w:rFonts w:ascii="Arial" w:hAnsi="Arial"/>
        </w:rPr>
        <w:t xml:space="preserve">the lowest energy model </w:t>
      </w:r>
      <w:r w:rsidR="00FA16C0">
        <w:rPr>
          <w:rFonts w:ascii="Arial" w:hAnsi="Arial"/>
        </w:rPr>
        <w:t xml:space="preserve">from the lowest energy cluster </w:t>
      </w:r>
      <w:r w:rsidR="003255AE">
        <w:rPr>
          <w:rFonts w:ascii="Arial" w:hAnsi="Arial"/>
        </w:rPr>
        <w:t xml:space="preserve">is </w:t>
      </w:r>
      <w:r w:rsidR="003553FD">
        <w:rPr>
          <w:rFonts w:ascii="Arial" w:hAnsi="Arial"/>
        </w:rPr>
        <w:t xml:space="preserve">also </w:t>
      </w:r>
      <w:r w:rsidR="003255AE">
        <w:rPr>
          <w:rFonts w:ascii="Arial" w:hAnsi="Arial"/>
        </w:rPr>
        <w:t xml:space="preserve">reported in parentheses </w:t>
      </w:r>
      <w:r w:rsidR="00D679F8">
        <w:rPr>
          <w:rFonts w:ascii="Arial" w:hAnsi="Arial"/>
        </w:rPr>
        <w:t xml:space="preserve">next to that of the selected model </w:t>
      </w:r>
      <w:r w:rsidR="003255AE">
        <w:rPr>
          <w:rFonts w:ascii="Arial" w:hAnsi="Arial"/>
        </w:rPr>
        <w:t>for the TMH region.</w:t>
      </w:r>
      <w:r w:rsidR="001A2889">
        <w:rPr>
          <w:rFonts w:ascii="Arial" w:hAnsi="Arial"/>
        </w:rPr>
        <w:t xml:space="preserve"> For comparison, the most accurate among </w:t>
      </w:r>
      <w:r w:rsidR="001A2889" w:rsidRPr="0001032E">
        <w:rPr>
          <w:rFonts w:ascii="Arial" w:hAnsi="Arial"/>
        </w:rPr>
        <w:t>five</w:t>
      </w:r>
      <w:r w:rsidR="001A2889">
        <w:rPr>
          <w:rFonts w:ascii="Arial" w:hAnsi="Arial"/>
        </w:rPr>
        <w:t xml:space="preserve"> </w:t>
      </w:r>
      <w:r w:rsidR="001A2889" w:rsidRPr="0001032E">
        <w:rPr>
          <w:rFonts w:ascii="Arial" w:hAnsi="Arial"/>
        </w:rPr>
        <w:t>models</w:t>
      </w:r>
      <w:r w:rsidR="001A2889">
        <w:rPr>
          <w:rFonts w:ascii="Arial" w:hAnsi="Arial"/>
        </w:rPr>
        <w:t xml:space="preserve"> generated by the methods Modeller, Medeller and I-TASSER is reported.</w:t>
      </w:r>
      <w:r w:rsidR="00CF7A61">
        <w:rPr>
          <w:rFonts w:ascii="Arial" w:hAnsi="Arial"/>
        </w:rPr>
        <w:t xml:space="preserve"> </w:t>
      </w:r>
      <w:r w:rsidRPr="0001032E">
        <w:rPr>
          <w:rFonts w:ascii="Arial" w:hAnsi="Arial"/>
          <w:vertAlign w:val="superscript"/>
        </w:rPr>
        <w:t>a</w:t>
      </w:r>
      <w:r w:rsidRPr="0001032E">
        <w:rPr>
          <w:rFonts w:ascii="Arial" w:hAnsi="Arial"/>
        </w:rPr>
        <w:t xml:space="preserve"> </w:t>
      </w:r>
      <w:r>
        <w:rPr>
          <w:rFonts w:ascii="Arial" w:hAnsi="Arial"/>
        </w:rPr>
        <w:t xml:space="preserve">Sequence identity between target and template sequences calculated by HHpred </w:t>
      </w:r>
      <w:hyperlink w:anchor="_ENREF_1" w:tooltip="Soding, 2005 #20" w:history="1">
        <w:r w:rsidR="00197CE9">
          <w:rPr>
            <w:rFonts w:ascii="Arial" w:hAnsi="Arial"/>
          </w:rPr>
          <w:fldChar w:fldCharType="begin">
            <w:fldData xml:space="preserve">PEVuZE5vdGU+PENpdGU+PEF1dGhvcj5Tb2Rpbmc8L0F1dGhvcj48WWVhcj4yMDA1PC9ZZWFyPjxS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=
</w:fldData>
          </w:fldChar>
        </w:r>
        <w:r w:rsidR="00E9249F">
          <w:rPr>
            <w:rFonts w:ascii="Arial" w:hAnsi="Arial"/>
          </w:rPr>
          <w:instrText xml:space="preserve"> ADDIN EN.CITE </w:instrText>
        </w:r>
        <w:r w:rsidR="00197CE9">
          <w:rPr>
            <w:rFonts w:ascii="Arial" w:hAnsi="Arial"/>
          </w:rPr>
          <w:fldChar w:fldCharType="begin">
            <w:fldData xml:space="preserve">PEVuZE5vdGU+PENpdGU+PEF1dGhvcj5Tb2Rpbmc8L0F1dGhvcj48WWVhcj4yMDA1PC9ZZWFyPjxS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=
</w:fldData>
          </w:fldChar>
        </w:r>
        <w:r w:rsidR="00E9249F">
          <w:rPr>
            <w:rFonts w:ascii="Arial" w:hAnsi="Arial"/>
          </w:rPr>
          <w:instrText xml:space="preserve"> ADDIN EN.CITE.DATA </w:instrText>
        </w:r>
        <w:r w:rsidR="00197CE9">
          <w:rPr>
            <w:rFonts w:ascii="Arial" w:hAnsi="Arial"/>
          </w:rPr>
        </w:r>
        <w:r w:rsidR="00197CE9">
          <w:rPr>
            <w:rFonts w:ascii="Arial" w:hAnsi="Arial"/>
          </w:rPr>
          <w:fldChar w:fldCharType="end"/>
        </w:r>
        <w:r w:rsidR="00197CE9">
          <w:rPr>
            <w:rFonts w:ascii="Arial" w:hAnsi="Arial"/>
          </w:rPr>
        </w:r>
        <w:r w:rsidR="00197CE9">
          <w:rPr>
            <w:rFonts w:ascii="Arial" w:hAnsi="Arial"/>
          </w:rPr>
          <w:fldChar w:fldCharType="separate"/>
        </w:r>
        <w:r w:rsidR="00E9249F" w:rsidRPr="004478B5">
          <w:rPr>
            <w:rFonts w:ascii="Arial" w:hAnsi="Arial"/>
            <w:noProof/>
            <w:vertAlign w:val="superscript"/>
          </w:rPr>
          <w:t>1</w:t>
        </w:r>
        <w:r w:rsidR="00197CE9">
          <w:rPr>
            <w:rFonts w:ascii="Arial" w:hAnsi="Arial"/>
          </w:rPr>
          <w:fldChar w:fldCharType="end"/>
        </w:r>
      </w:hyperlink>
      <w:r>
        <w:rPr>
          <w:rFonts w:ascii="Arial" w:hAnsi="Arial"/>
        </w:rPr>
        <w:t xml:space="preserve"> over aligned full length or modeled regions. </w:t>
      </w:r>
      <w:r w:rsidRPr="0001032E">
        <w:rPr>
          <w:rFonts w:ascii="Arial" w:hAnsi="Arial"/>
          <w:vertAlign w:val="superscript"/>
        </w:rPr>
        <w:t>b</w:t>
      </w:r>
      <w:r>
        <w:rPr>
          <w:rFonts w:ascii="Arial" w:hAnsi="Arial"/>
        </w:rPr>
        <w:t xml:space="preserve"> Mode of Rosetta used to generate models: TMH rebuilding mode (RBK), Regular loop relax (LR). </w:t>
      </w:r>
      <w:r>
        <w:rPr>
          <w:rFonts w:ascii="Arial" w:hAnsi="Arial"/>
          <w:vertAlign w:val="superscript"/>
        </w:rPr>
        <w:t>c</w:t>
      </w:r>
      <w:r w:rsidRPr="0001032E">
        <w:rPr>
          <w:rFonts w:ascii="Arial" w:hAnsi="Arial"/>
        </w:rPr>
        <w:t xml:space="preserve"> R.m.s. deviation over C</w:t>
      </w:r>
      <w:r w:rsidRPr="00F852D8">
        <w:rPr>
          <w:rFonts w:ascii="Symbol" w:hAnsi="Symbol"/>
        </w:rPr>
        <w:t></w:t>
      </w:r>
      <w:r w:rsidRPr="0001032E">
        <w:rPr>
          <w:rFonts w:ascii="Arial" w:hAnsi="Arial"/>
        </w:rPr>
        <w:t xml:space="preserve"> atoms (in Å) to the crystal structure. </w:t>
      </w:r>
      <w:r>
        <w:rPr>
          <w:rFonts w:ascii="Arial" w:hAnsi="Arial"/>
          <w:vertAlign w:val="superscript"/>
        </w:rPr>
        <w:t>d</w:t>
      </w:r>
      <w:r w:rsidRPr="0001032E">
        <w:rPr>
          <w:rFonts w:ascii="Arial" w:hAnsi="Arial"/>
        </w:rPr>
        <w:t xml:space="preserve"> </w:t>
      </w:r>
      <w:r>
        <w:rPr>
          <w:rFonts w:ascii="Arial" w:hAnsi="Arial"/>
        </w:rPr>
        <w:t xml:space="preserve">Geometric Distance Test with High-Accuracy </w:t>
      </w:r>
      <w:hyperlink w:anchor="_ENREF_2" w:tooltip="Read, 2007 #28" w:history="1">
        <w:r w:rsidR="00197CE9">
          <w:rPr>
            <w:rFonts w:ascii="Arial" w:hAnsi="Arial"/>
          </w:rPr>
          <w:fldChar w:fldCharType="begin"/>
        </w:r>
        <w:r w:rsidR="00E9249F">
          <w:rPr>
            <w:rFonts w:ascii="Arial" w:hAnsi="Arial"/>
          </w:rPr>
          <w:instrText xml:space="preserve"> ADDIN EN.CITE &lt;EndNote&gt;&lt;Cite&gt;&lt;Author&gt;Read&lt;/Author&gt;&lt;Year&gt;2007&lt;/Year&gt;&lt;RecNum&gt;28&lt;/RecNum&gt;&lt;DisplayText&gt;&lt;style face="superscript"&gt;2&lt;/style&gt;&lt;/DisplayText&gt;&lt;record&gt;&lt;rec-number&gt;28&lt;/rec-number&gt;&lt;foreign-keys&gt;&lt;key app="EN" db-id="etadf9dxkf59vpev52qpsfaxfp05adppdrxv"&gt;28&lt;/key&gt;&lt;/foreign-keys&gt;&lt;ref-type name="Journal Article"&gt;17&lt;/ref-type&gt;&lt;contributors&gt;&lt;authors&gt;&lt;author&gt;Read, R. J.&lt;/author&gt;&lt;author&gt;Chavali, G.&lt;/author&gt;&lt;/authors&gt;&lt;/contributors&gt;&lt;auth-address&gt;Department of Haematology, Cambridge Institute for Medical Research, University of Cambridge, Cambridge, United Kingdom. rjr27@cam.ac.uk&lt;/auth-address&gt;&lt;titles&gt;&lt;title&gt;Assessment of CASP7 predictions in the high accuracy template-based modeling category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27-37&lt;/pages&gt;&lt;volume&gt;69 Suppl 8&lt;/volume&gt;&lt;edition&gt;2007/09/27&lt;/edition&gt;&lt;keywords&gt;&lt;keyword&gt;Computational Biology/*methods&lt;/keyword&gt;&lt;keyword&gt;*Models, Molecular&lt;/keyword&gt;&lt;keyword&gt;Protein Folding&lt;/keyword&gt;&lt;keyword&gt;*Protein Structure, Tertiary&lt;/keyword&gt;&lt;keyword&gt;Proteins/chemistry&lt;/keyword&gt;&lt;keyword&gt;Sequence Alignment&lt;/keyword&gt;&lt;/keywords&gt;&lt;dates&gt;&lt;year&gt;2007&lt;/year&gt;&lt;/dates&gt;&lt;isbn&gt;1097-0134 (Electronic)&amp;#xD;0887-3585 (Linking)&lt;/isbn&gt;&lt;accession-num&gt;17894351&lt;/accession-num&gt;&lt;work-type&gt;Evaluation Studies&amp;#xD;Research Support, Non-U.S. Gov&amp;apos;t&lt;/work-type&gt;&lt;urls&gt;&lt;related-urls&gt;&lt;url&gt;http://www.ncbi.nlm.nih.gov/pubmed/17894351&lt;/url&gt;&lt;/related-urls&gt;&lt;/urls&gt;&lt;electronic-resource-num&gt;10.1002/prot.21662&lt;/electronic-resource-num&gt;&lt;language&gt;eng&lt;/language&gt;&lt;/record&gt;&lt;/Cite&gt;&lt;/EndNote&gt;</w:instrText>
        </w:r>
        <w:r w:rsidR="00197CE9">
          <w:rPr>
            <w:rFonts w:ascii="Arial" w:hAnsi="Arial"/>
          </w:rPr>
          <w:fldChar w:fldCharType="separate"/>
        </w:r>
        <w:r w:rsidR="00E9249F" w:rsidRPr="004478B5">
          <w:rPr>
            <w:rFonts w:ascii="Arial" w:hAnsi="Arial"/>
            <w:noProof/>
            <w:vertAlign w:val="superscript"/>
          </w:rPr>
          <w:t>2</w:t>
        </w:r>
        <w:r w:rsidR="00197CE9">
          <w:rPr>
            <w:rFonts w:ascii="Arial" w:hAnsi="Arial"/>
          </w:rPr>
          <w:fldChar w:fldCharType="end"/>
        </w:r>
      </w:hyperlink>
      <w:r>
        <w:rPr>
          <w:rFonts w:ascii="Arial" w:hAnsi="Arial"/>
        </w:rPr>
        <w:t xml:space="preserve">. </w:t>
      </w:r>
      <w:r w:rsidRPr="0001032E">
        <w:rPr>
          <w:rFonts w:ascii="Arial" w:hAnsi="Arial"/>
        </w:rPr>
        <w:t>This value is the average of four-numbers: the numbers of residues aligned between template or mode</w:t>
      </w:r>
      <w:r>
        <w:rPr>
          <w:rFonts w:ascii="Arial" w:hAnsi="Arial"/>
        </w:rPr>
        <w:t>l and crystal structure within 0.5</w:t>
      </w:r>
      <w:r w:rsidRPr="0001032E">
        <w:rPr>
          <w:rFonts w:ascii="Arial" w:hAnsi="Arial"/>
        </w:rPr>
        <w:t xml:space="preserve"> </w:t>
      </w:r>
      <w:r>
        <w:rPr>
          <w:rFonts w:ascii="Arial" w:eastAsia="Times New Roman" w:hAnsi="Arial"/>
          <w:szCs w:val="20"/>
        </w:rPr>
        <w:t>Å, 1 Å, 2 Å and 4</w:t>
      </w:r>
      <w:r w:rsidRPr="0001032E">
        <w:rPr>
          <w:rFonts w:ascii="Arial" w:eastAsia="Times New Roman" w:hAnsi="Arial"/>
          <w:szCs w:val="20"/>
        </w:rPr>
        <w:t xml:space="preserve"> Å</w:t>
      </w:r>
      <w:r>
        <w:rPr>
          <w:rFonts w:ascii="Arial" w:eastAsia="Times New Roman" w:hAnsi="Arial"/>
          <w:szCs w:val="20"/>
        </w:rPr>
        <w:t xml:space="preserve"> </w:t>
      </w:r>
      <w:hyperlink w:anchor="_ENREF_2" w:tooltip="Read, 2007 #28" w:history="1">
        <w:r w:rsidR="00197CE9">
          <w:rPr>
            <w:rFonts w:ascii="Arial" w:eastAsia="Times New Roman" w:hAnsi="Arial"/>
            <w:szCs w:val="20"/>
          </w:rPr>
          <w:fldChar w:fldCharType="begin"/>
        </w:r>
        <w:r w:rsidR="00E9249F">
          <w:rPr>
            <w:rFonts w:ascii="Arial" w:eastAsia="Times New Roman" w:hAnsi="Arial"/>
            <w:szCs w:val="20"/>
          </w:rPr>
          <w:instrText xml:space="preserve"> ADDIN EN.CITE &lt;EndNote&gt;&lt;Cite&gt;&lt;Author&gt;Read&lt;/Author&gt;&lt;Year&gt;2007&lt;/Year&gt;&lt;RecNum&gt;28&lt;/RecNum&gt;&lt;DisplayText&gt;&lt;style face="superscript"&gt;2&lt;/style&gt;&lt;/DisplayText&gt;&lt;record&gt;&lt;rec-number&gt;28&lt;/rec-number&gt;&lt;foreign-keys&gt;&lt;key app="EN" db-id="etadf9dxkf59vpev52qpsfaxfp05adppdrxv"&gt;28&lt;/key&gt;&lt;/foreign-keys&gt;&lt;ref-type name="Journal Article"&gt;17&lt;/ref-type&gt;&lt;contributors&gt;&lt;authors&gt;&lt;author&gt;Read, R. J.&lt;/author&gt;&lt;author&gt;Chavali, G.&lt;/author&gt;&lt;/authors&gt;&lt;/contributors&gt;&lt;auth-address&gt;Department of Haematology, Cambridge Institute for Medical Research, University of Cambridge, Cambridge, United Kingdom. rjr27@cam.ac.uk&lt;/auth-address&gt;&lt;titles&gt;&lt;title&gt;Assessment of CASP7 predictions in the high accuracy template-based modeling category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27-37&lt;/pages&gt;&lt;volume&gt;69 Suppl 8&lt;/volume&gt;&lt;edition&gt;2007/09/27&lt;/edition&gt;&lt;keywords&gt;&lt;keyword&gt;Computational Biology/*methods&lt;/keyword&gt;&lt;keyword&gt;*Models, Molecular&lt;/keyword&gt;&lt;keyword&gt;Protein Folding&lt;/keyword&gt;&lt;keyword&gt;*Protein Structure, Tertiary&lt;/keyword&gt;&lt;keyword&gt;Proteins/chemistry&lt;/keyword&gt;&lt;keyword&gt;Sequence Alignment&lt;/keyword&gt;&lt;/keywords&gt;&lt;dates&gt;&lt;year&gt;2007&lt;/year&gt;&lt;/dates&gt;&lt;isbn&gt;1097-0134 (Electronic)&amp;#xD;0887-3585 (Linking)&lt;/isbn&gt;&lt;accession-num&gt;17894351&lt;/accession-num&gt;&lt;work-type&gt;Evaluation Studies&amp;#xD;Research Support, Non-U.S. Gov&amp;apos;t&lt;/work-type&gt;&lt;urls&gt;&lt;related-urls&gt;&lt;url&gt;http://www.ncbi.nlm.nih.gov/pubmed/17894351&lt;/url&gt;&lt;/related-urls&gt;&lt;/urls&gt;&lt;electronic-resource-num&gt;10.1002/prot.21662&lt;/electronic-resource-num&gt;&lt;language&gt;eng&lt;/language&gt;&lt;/record&gt;&lt;/Cite&gt;&lt;/EndNote&gt;</w:instrText>
        </w:r>
        <w:r w:rsidR="00197CE9">
          <w:rPr>
            <w:rFonts w:ascii="Arial" w:eastAsia="Times New Roman" w:hAnsi="Arial"/>
            <w:szCs w:val="20"/>
          </w:rPr>
          <w:fldChar w:fldCharType="separate"/>
        </w:r>
        <w:r w:rsidR="00E9249F" w:rsidRPr="004478B5">
          <w:rPr>
            <w:rFonts w:ascii="Arial" w:eastAsia="Times New Roman" w:hAnsi="Arial"/>
            <w:noProof/>
            <w:szCs w:val="20"/>
            <w:vertAlign w:val="superscript"/>
          </w:rPr>
          <w:t>2</w:t>
        </w:r>
        <w:r w:rsidR="00197CE9">
          <w:rPr>
            <w:rFonts w:ascii="Arial" w:eastAsia="Times New Roman" w:hAnsi="Arial"/>
            <w:szCs w:val="20"/>
          </w:rPr>
          <w:fldChar w:fldCharType="end"/>
        </w:r>
      </w:hyperlink>
      <w:r>
        <w:rPr>
          <w:rFonts w:ascii="Arial" w:hAnsi="Arial"/>
        </w:rPr>
        <w:t>.</w:t>
      </w:r>
      <w:r w:rsidRPr="0001032E">
        <w:rPr>
          <w:rFonts w:ascii="Arial" w:hAnsi="Arial"/>
        </w:rPr>
        <w:t xml:space="preserve"> </w:t>
      </w:r>
      <w:r>
        <w:rPr>
          <w:rFonts w:ascii="Arial" w:hAnsi="Arial"/>
          <w:vertAlign w:val="superscript"/>
        </w:rPr>
        <w:t>e</w:t>
      </w:r>
      <w:r w:rsidRPr="0001032E">
        <w:rPr>
          <w:rFonts w:ascii="Arial" w:hAnsi="Arial"/>
        </w:rPr>
        <w:t xml:space="preserve"> </w:t>
      </w:r>
      <w:r>
        <w:rPr>
          <w:rFonts w:ascii="Arial" w:hAnsi="Arial"/>
        </w:rPr>
        <w:t>Percentage</w:t>
      </w:r>
      <w:r w:rsidRPr="0001032E">
        <w:rPr>
          <w:rFonts w:ascii="Arial" w:hAnsi="Arial"/>
        </w:rPr>
        <w:t xml:space="preserve"> of residues superimposable </w:t>
      </w:r>
      <w:r>
        <w:rPr>
          <w:rFonts w:ascii="Arial" w:hAnsi="Arial"/>
        </w:rPr>
        <w:t>within 2 angstroms of</w:t>
      </w:r>
      <w:r w:rsidRPr="0001032E">
        <w:rPr>
          <w:rFonts w:ascii="Arial" w:hAnsi="Arial"/>
        </w:rPr>
        <w:t xml:space="preserve"> </w:t>
      </w:r>
      <w:r>
        <w:rPr>
          <w:rFonts w:ascii="Arial" w:hAnsi="Arial"/>
        </w:rPr>
        <w:t xml:space="preserve">the </w:t>
      </w:r>
      <w:r w:rsidRPr="0001032E">
        <w:rPr>
          <w:rFonts w:ascii="Arial" w:hAnsi="Arial"/>
        </w:rPr>
        <w:t>crystal structure</w:t>
      </w:r>
      <w:r>
        <w:rPr>
          <w:rFonts w:ascii="Arial" w:hAnsi="Arial"/>
        </w:rPr>
        <w:t xml:space="preserve">. </w:t>
      </w:r>
      <w:r>
        <w:rPr>
          <w:rFonts w:ascii="Arial" w:hAnsi="Arial"/>
          <w:vertAlign w:val="superscript"/>
        </w:rPr>
        <w:t>f</w:t>
      </w:r>
      <w:r w:rsidRPr="0001032E">
        <w:rPr>
          <w:rFonts w:ascii="Arial" w:hAnsi="Arial"/>
        </w:rPr>
        <w:t xml:space="preserve"> </w:t>
      </w:r>
      <w:r>
        <w:rPr>
          <w:rFonts w:ascii="Arial" w:hAnsi="Arial"/>
        </w:rPr>
        <w:t>Percentage</w:t>
      </w:r>
      <w:r w:rsidRPr="0001032E">
        <w:rPr>
          <w:rFonts w:ascii="Arial" w:hAnsi="Arial"/>
        </w:rPr>
        <w:t xml:space="preserve"> of residues superimposable </w:t>
      </w:r>
      <w:r>
        <w:rPr>
          <w:rFonts w:ascii="Arial" w:hAnsi="Arial"/>
        </w:rPr>
        <w:t>within 1 angstrom of</w:t>
      </w:r>
      <w:r w:rsidRPr="0001032E">
        <w:rPr>
          <w:rFonts w:ascii="Arial" w:hAnsi="Arial"/>
        </w:rPr>
        <w:t xml:space="preserve"> </w:t>
      </w:r>
      <w:r>
        <w:rPr>
          <w:rFonts w:ascii="Arial" w:hAnsi="Arial"/>
        </w:rPr>
        <w:t xml:space="preserve">the </w:t>
      </w:r>
      <w:r w:rsidRPr="0001032E">
        <w:rPr>
          <w:rFonts w:ascii="Arial" w:hAnsi="Arial"/>
        </w:rPr>
        <w:t>crystal structure</w:t>
      </w:r>
      <w:r>
        <w:rPr>
          <w:rFonts w:ascii="Arial" w:hAnsi="Arial"/>
        </w:rPr>
        <w:t xml:space="preserve">. </w:t>
      </w:r>
      <w:r>
        <w:rPr>
          <w:rFonts w:ascii="Arial" w:hAnsi="Arial"/>
          <w:vertAlign w:val="superscript"/>
        </w:rPr>
        <w:t>g</w:t>
      </w:r>
      <w:r w:rsidRPr="0001032E">
        <w:rPr>
          <w:rFonts w:ascii="Arial" w:hAnsi="Arial"/>
        </w:rPr>
        <w:t xml:space="preserve"> Transmembrane helical (TMH) region is defined by the helices spanning the lipid membrane.</w:t>
      </w:r>
      <w:r>
        <w:rPr>
          <w:rFonts w:ascii="Arial" w:hAnsi="Arial"/>
        </w:rPr>
        <w:t xml:space="preserve"> </w:t>
      </w:r>
    </w:p>
    <w:tbl>
      <w:tblPr>
        <w:tblW w:w="13824" w:type="dxa"/>
        <w:tblInd w:w="88" w:type="dxa"/>
        <w:tblLook w:val="0000" w:firstRow="0" w:lastRow="0" w:firstColumn="0" w:lastColumn="0" w:noHBand="0" w:noVBand="0"/>
      </w:tblPr>
      <w:tblGrid>
        <w:gridCol w:w="840"/>
        <w:gridCol w:w="866"/>
        <w:gridCol w:w="1219"/>
        <w:gridCol w:w="795"/>
        <w:gridCol w:w="1240"/>
        <w:gridCol w:w="986"/>
        <w:gridCol w:w="986"/>
        <w:gridCol w:w="1007"/>
        <w:gridCol w:w="939"/>
        <w:gridCol w:w="1028"/>
        <w:gridCol w:w="986"/>
        <w:gridCol w:w="986"/>
        <w:gridCol w:w="1007"/>
        <w:gridCol w:w="939"/>
      </w:tblGrid>
      <w:tr w:rsidR="005E12B7" w:rsidRPr="005E12B7" w14:paraId="175D67AF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6FA2CE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X-ray structure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69A703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eceptor template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DCED7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Sequence identity to template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a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(modeled / full length input, %)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32C33E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osetta mode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b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5158" w:type="dxa"/>
            <w:gridSpan w:val="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D0696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Full length </w:t>
            </w:r>
          </w:p>
        </w:tc>
        <w:tc>
          <w:tcPr>
            <w:tcW w:w="4946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67921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TMH region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g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</w:t>
            </w:r>
          </w:p>
        </w:tc>
      </w:tr>
      <w:tr w:rsidR="005E12B7" w:rsidRPr="005E12B7" w14:paraId="1A3D0635" w14:textId="77777777">
        <w:trPr>
          <w:trHeight w:val="26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55F75C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A36E90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7977EB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9E65C3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515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6CD3B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(C</w:t>
            </w:r>
            <w:r w:rsidRPr="005E12B7">
              <w:rPr>
                <w:rFonts w:ascii="Symbol" w:eastAsiaTheme="minorHAnsi" w:hAnsi="Symbol"/>
                <w:color w:val="000000"/>
                <w:sz w:val="16"/>
                <w:szCs w:val="16"/>
              </w:rPr>
              <w:t>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rmsd (Å)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c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/ GDT-HA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d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)</w:t>
            </w:r>
          </w:p>
        </w:tc>
        <w:tc>
          <w:tcPr>
            <w:tcW w:w="494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02171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(C</w:t>
            </w:r>
            <w:r w:rsidRPr="005E12B7">
              <w:rPr>
                <w:rFonts w:ascii="Symbol" w:eastAsiaTheme="minorHAnsi" w:hAnsi="Symbol"/>
                <w:color w:val="000000"/>
                <w:sz w:val="16"/>
                <w:szCs w:val="16"/>
              </w:rPr>
              <w:t>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rmsd (Å)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c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/ GDT-HA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d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)</w:t>
            </w:r>
          </w:p>
        </w:tc>
      </w:tr>
      <w:tr w:rsidR="005E12B7" w:rsidRPr="005E12B7" w14:paraId="183E7508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223D6E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3F91A5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6753A9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A54FC9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5158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96BB30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(&lt;2 Å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e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/ &lt;1 Å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f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)</w:t>
            </w:r>
          </w:p>
        </w:tc>
        <w:tc>
          <w:tcPr>
            <w:tcW w:w="4946" w:type="dxa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3C002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(&lt;2 Å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e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 / &lt;1 Å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  <w:vertAlign w:val="superscript"/>
              </w:rPr>
              <w:t>f</w:t>
            </w: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)</w:t>
            </w:r>
          </w:p>
        </w:tc>
      </w:tr>
      <w:tr w:rsidR="005E12B7" w:rsidRPr="005E12B7" w14:paraId="30A4302A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F1C695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001A8E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AB9D3F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605F5D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DB5E3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Template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D8D83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Modeller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AEA951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Medeller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4672DB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I-TASSER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5507C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osetta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BC8D4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Template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283467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Modeller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133D58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Medeller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940E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I-TASSER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70908D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osetta</w:t>
            </w:r>
          </w:p>
        </w:tc>
      </w:tr>
      <w:tr w:rsidR="005E12B7" w:rsidRPr="005E12B7" w14:paraId="057A7BD7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5D8870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EC04A1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1E64F0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0 / 1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B73C70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A7CD9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2 / 0.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87A0A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3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2A1AD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.7 / 0.4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54F94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0 / 0.4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EC221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1 / 0.4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E390A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317C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8FD91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5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891B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5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F1FCC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70</w:t>
            </w:r>
          </w:p>
        </w:tc>
      </w:tr>
      <w:tr w:rsidR="005E12B7" w:rsidRPr="005E12B7" w14:paraId="2326496D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6EDA70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62D425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15696B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1E0AA2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2ED1C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6 / 1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6EDF6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1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17DCA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1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1CC0ED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8 / 2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632ED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3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409E63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AD2D26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4DFB41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1 / 3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0D4A1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9E0764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60</w:t>
            </w:r>
          </w:p>
        </w:tc>
      </w:tr>
      <w:tr w:rsidR="005E12B7" w:rsidRPr="005E12B7" w14:paraId="3FE2797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EDBA6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BA095A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73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A99747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8 / 24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C16DD4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343FB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1 / 0.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7D359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7E6B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E55E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607B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64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6D012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D24A9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83CA9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FFA69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5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A707C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0 / 0.74</w:t>
            </w:r>
          </w:p>
        </w:tc>
      </w:tr>
      <w:tr w:rsidR="005E12B7" w:rsidRPr="005E12B7" w14:paraId="02318A66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E59D29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6F001C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08222D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B8048C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374177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7B4F3A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3F4ACE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C9911C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74BB14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9 / 55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DC83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4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FBA14B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4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0BA5D6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4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89DB1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7 / 3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4A1E74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9 / 70</w:t>
            </w:r>
          </w:p>
        </w:tc>
      </w:tr>
      <w:tr w:rsidR="005E12B7" w:rsidRPr="005E12B7" w14:paraId="1585EDD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197202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DBA563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08B1E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9 / 19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414710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40724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8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6D071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8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B64D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5 / 0.4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BCBF2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4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FDE6E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 / 0.54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90EEF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2B22C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E167C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58494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00749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(1.2) / 0.70</w:t>
            </w:r>
          </w:p>
        </w:tc>
      </w:tr>
      <w:tr w:rsidR="005E12B7" w:rsidRPr="005E12B7" w14:paraId="576578A9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E015BD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52D3D0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38BA51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F4931E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60B6C5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9 / 2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F490DA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9 / 2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09D2EF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91F59C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 2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2C4DD6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47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56F4AC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3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995A11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3 / 3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C52FC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3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6A9C2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1 / 2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99B56F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66</w:t>
            </w:r>
          </w:p>
        </w:tc>
      </w:tr>
      <w:tr w:rsidR="005E12B7" w:rsidRPr="005E12B7" w14:paraId="10CBFBA0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AD2C7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lastRenderedPageBreak/>
              <w:t>2RH1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335DCD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4664A1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7 / 18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3347B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66DAC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0 / 0.42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E48F5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0 / 0.42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5BBE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2 / 0.42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9B4EF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8 / 0.40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3211C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2 / 0.55</w:t>
            </w:r>
          </w:p>
        </w:tc>
        <w:tc>
          <w:tcPr>
            <w:tcW w:w="10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E1FA2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4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45AC3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4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EC86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4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FE67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2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CF17A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73</w:t>
            </w:r>
          </w:p>
        </w:tc>
      </w:tr>
      <w:tr w:rsidR="005E12B7" w:rsidRPr="005E12B7" w14:paraId="1C70DC35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C80F04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98FCF9A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D1C3D1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F611FE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C10EA3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1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FF6BE1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1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7E6437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1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7B78D1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1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AC89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46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116F9F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980F75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39D805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C50C1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1 / 2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10EB6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73</w:t>
            </w:r>
          </w:p>
        </w:tc>
      </w:tr>
      <w:tr w:rsidR="005E12B7" w:rsidRPr="005E12B7" w14:paraId="2B120496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0BCA5A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RH1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02B238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73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1FEA63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3 / 20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13A8F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AC6C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6 / 0.4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C431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5 / 0.4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9985A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4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AA172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476D8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5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4130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FB009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5391E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6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102E7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D3813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(1.7) / 0.72</w:t>
            </w:r>
          </w:p>
        </w:tc>
      </w:tr>
      <w:tr w:rsidR="005E12B7" w:rsidRPr="005E12B7" w14:paraId="442CC309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D46B90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D35D0E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49D371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E5663A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33943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6E327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36337C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3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05F90E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3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45DB6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41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C00070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1 / 4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81B030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4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F5092D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4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11F084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4 / 4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E8D0CB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0 / 67</w:t>
            </w:r>
          </w:p>
        </w:tc>
      </w:tr>
      <w:tr w:rsidR="005E12B7" w:rsidRPr="005E12B7" w14:paraId="29830307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442F6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RH1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804E71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F21DA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1 / 20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0D9CA0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289DB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1 / 0.3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37B5F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6 / 0.3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4CDD4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8 / 0.4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D20C7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2 / 0.3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350DF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669E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CEA9B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52BAD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D765C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4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689E0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8</w:t>
            </w:r>
          </w:p>
        </w:tc>
      </w:tr>
      <w:tr w:rsidR="005E12B7" w:rsidRPr="005E12B7" w14:paraId="0D495DC5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217FBE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D26ECD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959930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C697A7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58BC6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E4446A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8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5843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2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1261C0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4 / 2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E0DEB0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40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6FEEF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1 / 3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2A38B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3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7CEE92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1 / 3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D4204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2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FE69E0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6 / 64</w:t>
            </w:r>
          </w:p>
        </w:tc>
      </w:tr>
      <w:tr w:rsidR="005E12B7" w:rsidRPr="005E12B7" w14:paraId="34BDC9FB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29EFF4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8B3D6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636F88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0 / 20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5EA46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9846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8 / 0.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C341A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7 / 0.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BA65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7 / 0.4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D8BF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5 / 0.4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2A1EE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4 / 0.42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F02E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2E1F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688F6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52500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D55F8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63</w:t>
            </w:r>
          </w:p>
        </w:tc>
      </w:tr>
      <w:tr w:rsidR="005E12B7" w:rsidRPr="005E12B7" w14:paraId="18A429A6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FFA6E2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560FBC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4A7D5E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5C5422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B87A01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1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D158EF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1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F1A4F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2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F75578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2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3AC867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6 / 23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CAFD06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FDA262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EF77FC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2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7EF24F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3 / 3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698F1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50</w:t>
            </w:r>
          </w:p>
        </w:tc>
      </w:tr>
      <w:tr w:rsidR="005E12B7" w:rsidRPr="005E12B7" w14:paraId="1AD6A9C9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CDE7E2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E9B590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Y00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8B2D22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6 / 30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F3625D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56C85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5017D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8 / 0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AF0DA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8 / 0.5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AAF61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5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AF9B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52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FEEA6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3 / 0.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7380E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25180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3 / 0.6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18876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3 / 0.6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0F951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(1.6) / 0.76</w:t>
            </w:r>
          </w:p>
        </w:tc>
      </w:tr>
      <w:tr w:rsidR="005E12B7" w:rsidRPr="005E12B7" w14:paraId="2DF8CA0C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83C3A1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98E704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8765CC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FD1802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32F284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329BF4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39CE90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4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5A5902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 3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B97553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42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AD42A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6 / 5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CE1C29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6 / 5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BF2621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5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CA8BF9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0CA5A5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75</w:t>
            </w:r>
          </w:p>
        </w:tc>
      </w:tr>
      <w:tr w:rsidR="005E12B7" w:rsidRPr="005E12B7" w14:paraId="2F7871E5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C6BED4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37B6CA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73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103252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8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0B5C3C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257FD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3 / 0.47</w:t>
            </w:r>
          </w:p>
        </w:tc>
        <w:tc>
          <w:tcPr>
            <w:tcW w:w="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A7385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2 / 0.48</w:t>
            </w:r>
          </w:p>
        </w:tc>
        <w:tc>
          <w:tcPr>
            <w:tcW w:w="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2979D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1 / 0.48</w:t>
            </w:r>
          </w:p>
        </w:tc>
        <w:tc>
          <w:tcPr>
            <w:tcW w:w="10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34CA5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1 / 0.41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43F24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48</w:t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B36DE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8</w:t>
            </w:r>
          </w:p>
        </w:tc>
        <w:tc>
          <w:tcPr>
            <w:tcW w:w="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8B3E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8</w:t>
            </w:r>
          </w:p>
        </w:tc>
        <w:tc>
          <w:tcPr>
            <w:tcW w:w="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FB1E4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8</w:t>
            </w:r>
          </w:p>
        </w:tc>
        <w:tc>
          <w:tcPr>
            <w:tcW w:w="10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C4C1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59</w:t>
            </w:r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39E7A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71</w:t>
            </w:r>
          </w:p>
        </w:tc>
      </w:tr>
      <w:tr w:rsidR="005E12B7" w:rsidRPr="005E12B7" w14:paraId="71634C2D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AB6269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8F29AB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E2612A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5A5948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3F40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190CF3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B6A1D0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 3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E8DAF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6 / 2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259AA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37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DAA35A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6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5DA459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6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1AC11C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6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1332FC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3BBA98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63</w:t>
            </w:r>
          </w:p>
        </w:tc>
      </w:tr>
      <w:tr w:rsidR="005E12B7" w:rsidRPr="005E12B7" w14:paraId="27B5B08E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96E3F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57A043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4FFFF7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BF8DB3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FDA18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0 / 0.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2B3AE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7.4 / 0.34 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8039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5 / 0.3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181AA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7 / 0.3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C36E7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6 / 0.45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7146A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B0982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3.6 / 0.49 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CA43C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5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96C57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224B7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4</w:t>
            </w:r>
          </w:p>
        </w:tc>
      </w:tr>
      <w:tr w:rsidR="005E12B7" w:rsidRPr="005E12B7" w14:paraId="31ECEEF8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043048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611EA8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85E8F4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EAAE63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D4F976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4 / 1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16F9A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4 / 1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177383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7 / 1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5B3E04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2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0AF14C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3 / 2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7BBDC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3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CFD363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 2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91530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3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CE4F1A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3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6186B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9 / 49</w:t>
            </w:r>
          </w:p>
        </w:tc>
      </w:tr>
      <w:tr w:rsidR="005E12B7" w:rsidRPr="005E12B7" w14:paraId="5D750D65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99862D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73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6153F5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82B563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7 / 25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196D6D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BBE6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79DC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FCF1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B6E2B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5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23A20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3 / 0.5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0AC3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0C207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468F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F574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80CE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(1.4) / 0.72</w:t>
            </w:r>
          </w:p>
        </w:tc>
      </w:tr>
      <w:tr w:rsidR="005E12B7" w:rsidRPr="005E12B7" w14:paraId="566D34DD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E8FB2A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9C6B8F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7B3C4C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6921F8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ED142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CFEB5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27A909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9 / 3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309BEB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E5F50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7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BF6052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3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82F98E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3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50AC97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3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9E090E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8 / 3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7230B1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7 / 67</w:t>
            </w:r>
          </w:p>
        </w:tc>
      </w:tr>
      <w:tr w:rsidR="005E12B7" w:rsidRPr="005E12B7" w14:paraId="07D1A2BD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691F56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73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87F3DB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46F67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0D51C8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B5682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5 / 0.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6A521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5 / 0.4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DC7B6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1 / 0.4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77BF1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6 / 0.4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EBB66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5 / 0.51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C1FC8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011F0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104FE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D5E3C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6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91009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71</w:t>
            </w:r>
          </w:p>
        </w:tc>
      </w:tr>
      <w:tr w:rsidR="005E12B7" w:rsidRPr="005E12B7" w14:paraId="166034C3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05CF15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8A492A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C9A823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E8202E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CB6DF2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E9B45E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3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5D4FF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74EB9A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3 / 3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23597C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 36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D0DAD2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6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0B8798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01BDBA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6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C78AA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9 / 6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1F572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59</w:t>
            </w:r>
          </w:p>
        </w:tc>
      </w:tr>
      <w:tr w:rsidR="005E12B7" w:rsidRPr="005E12B7" w14:paraId="5C1CD2BA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3D4E7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73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9BDDD4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3DE4FC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0 / 18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2A813A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06157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1 / 0.4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72CB2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2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E95FB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4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0A4F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1 / 0.4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9678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2 / 0.4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AB908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D5053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366F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4DCA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58360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69</w:t>
            </w:r>
          </w:p>
        </w:tc>
      </w:tr>
      <w:tr w:rsidR="005E12B7" w:rsidRPr="005E12B7" w14:paraId="67052A9E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8CD07E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CB51D0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B2890C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E4620D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365D0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2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3FEE7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507B6C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2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3FB636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4 / 2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E215D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3 / 35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106437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3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85738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5169B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F5ABDC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3 / 4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2E51C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59</w:t>
            </w:r>
          </w:p>
        </w:tc>
      </w:tr>
      <w:tr w:rsidR="005E12B7" w:rsidRPr="005E12B7" w14:paraId="6ECE3DC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C40E6F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PB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0EA277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1F9CD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7 / 24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74832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C3E1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4 / 0.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B7A41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1FDCE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4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6B5B9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4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A6AF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5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A168A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38DCE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7E9A8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F9F68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7313E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3</w:t>
            </w:r>
          </w:p>
        </w:tc>
      </w:tr>
      <w:tr w:rsidR="005E12B7" w:rsidRPr="005E12B7" w14:paraId="20652983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9241CF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977C8FA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366274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0FD2CB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BA8B66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26B66E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3 / 2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D57F2E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2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20DE8B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 3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AA6D20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42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CD382C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9 / 3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94CBCE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3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FF87F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0 / 3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B32D7B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7 / 4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889FAB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71</w:t>
            </w:r>
          </w:p>
        </w:tc>
      </w:tr>
      <w:tr w:rsidR="005E12B7" w:rsidRPr="005E12B7" w14:paraId="4258C8B8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3F63BF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PB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8664C9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796087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2 / 23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1D07B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11558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6 / 0.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0B8F2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80E82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6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57C19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6 / 0.5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AB97E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60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EE3F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FA49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EE675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FF1F9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6CADE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6</w:t>
            </w:r>
          </w:p>
        </w:tc>
      </w:tr>
      <w:tr w:rsidR="005E12B7" w:rsidRPr="005E12B7" w14:paraId="45283002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319051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1E56A2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925F40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00F30D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1D19DD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4 / 4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1A0428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4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C25FD1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9 / 5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86ACAA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4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3ED08D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4 / 4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777EA7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7 / 7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6B3F2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7 / 6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361DC0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7 / 7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421EB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9 / 6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A0C1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7 / 73</w:t>
            </w:r>
          </w:p>
        </w:tc>
      </w:tr>
      <w:tr w:rsidR="005E12B7" w:rsidRPr="005E12B7" w14:paraId="7261815D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1C6A14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PB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C2617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C6DF8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1 / 20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1D3416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81DFD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2 / 0.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7534D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4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79E27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8 / 0.4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F2DE4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2 / 0.4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472AB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54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3E297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C9673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8875A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5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17548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5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11867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/ 0.74</w:t>
            </w:r>
          </w:p>
        </w:tc>
      </w:tr>
      <w:tr w:rsidR="005E12B7" w:rsidRPr="005E12B7" w14:paraId="172864B5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1ACB4B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99D818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A8023D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0EACCE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AC2F0A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39684B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06D4E3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2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C5EA4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2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5EB83C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44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72B4B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4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308B20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4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FA257E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4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21272C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3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8CA624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71</w:t>
            </w:r>
          </w:p>
        </w:tc>
      </w:tr>
      <w:tr w:rsidR="005E12B7" w:rsidRPr="005E12B7" w14:paraId="44CEF52A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3AC28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E94F22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RH1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31B1D8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1 / 19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249CAC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  <w:r w:rsidR="00297207">
              <w:rPr>
                <w:rFonts w:ascii="Arial" w:eastAsiaTheme="minorHAnsi" w:hAnsi="Arial"/>
                <w:color w:val="000000"/>
                <w:sz w:val="16"/>
                <w:szCs w:val="16"/>
              </w:rPr>
              <w:t>/LR</w:t>
            </w:r>
            <w:bookmarkStart w:id="0" w:name="_GoBack"/>
            <w:bookmarkEnd w:id="0"/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F5B1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2 / 0.4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A3863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1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610F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1 / 0.4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95BC1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9 / 0.4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5DAF8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8 / 0.4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227F9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869A2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D3B3A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9F51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FDDB3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8</w:t>
            </w:r>
          </w:p>
        </w:tc>
      </w:tr>
      <w:tr w:rsidR="005E12B7" w:rsidRPr="005E12B7" w14:paraId="353D32BD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2A02A9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58ED6F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3DABCF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98F4E4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9B9F24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2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D8F448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C4519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4 / 2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2018BD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6 / 2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05EAE0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2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B46B36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3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25D827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3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862BD6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3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F08549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0 / 5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DA2AFC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42</w:t>
            </w:r>
          </w:p>
        </w:tc>
      </w:tr>
      <w:tr w:rsidR="005E12B7" w:rsidRPr="005E12B7" w14:paraId="6F0613C1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7D05C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F70943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73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CF2D0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0 / 1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A470BB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9934A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5 / 0.41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87092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4 / 0.41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77B0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5 / 0.4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BC19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4 / 0.38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1F20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9 / 0.42</w:t>
            </w:r>
          </w:p>
        </w:tc>
        <w:tc>
          <w:tcPr>
            <w:tcW w:w="10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3754B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5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B8CA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5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4F363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6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DF460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53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8E4BF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63</w:t>
            </w:r>
          </w:p>
        </w:tc>
      </w:tr>
      <w:tr w:rsidR="005E12B7" w:rsidRPr="005E12B7" w14:paraId="5F4E932A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730D43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74A1AA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0EC1B0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CD5D08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1ACD3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2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390D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DBDBFF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2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37B3D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5 / 2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9E5DEC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29F66E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83CA9F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A51BCC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9 / 3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C3F9C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3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5523F2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54</w:t>
            </w:r>
          </w:p>
        </w:tc>
      </w:tr>
      <w:tr w:rsidR="005E12B7" w:rsidRPr="005E12B7" w14:paraId="11DBC6FC" w14:textId="77777777">
        <w:trPr>
          <w:trHeight w:val="260"/>
        </w:trPr>
        <w:tc>
          <w:tcPr>
            <w:tcW w:w="84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47088B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86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C3A129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121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AE7646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7</w:t>
            </w:r>
          </w:p>
        </w:tc>
        <w:tc>
          <w:tcPr>
            <w:tcW w:w="79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A0466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EEE29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8 / 0.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77213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7 / 0.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42A9A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.2 / 0.3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724D1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6 / 0.3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056A9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9 / 0.3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D7E6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AE96F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E27F9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46638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5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6431E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9</w:t>
            </w:r>
          </w:p>
        </w:tc>
      </w:tr>
      <w:tr w:rsidR="005E12B7" w:rsidRPr="005E12B7" w14:paraId="0098AEB5" w14:textId="77777777">
        <w:trPr>
          <w:trHeight w:val="280"/>
        </w:trPr>
        <w:tc>
          <w:tcPr>
            <w:tcW w:w="8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76D776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D89A92A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52BA3C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637A68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FFD0FB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5 / 1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A51BF6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4 / 1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D294C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6 / 2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45B5DA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4 / 2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025395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7 / 25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F16B99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1 / 3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5DACC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1 / 3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D1A08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3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608242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1 / 3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160909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45</w:t>
            </w:r>
          </w:p>
        </w:tc>
      </w:tr>
      <w:tr w:rsidR="005E12B7" w:rsidRPr="005E12B7" w14:paraId="75C4398C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C72F6C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J4N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172CDE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FX8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C52A5A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0 / 2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9A91B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A253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60C8D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3 / 0.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06C7D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2 / 0.5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2D38C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5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E7200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6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C567B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27CA6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8C370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6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287D3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59314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0.8 / 0.85</w:t>
            </w:r>
          </w:p>
        </w:tc>
      </w:tr>
      <w:tr w:rsidR="005E12B7" w:rsidRPr="005E12B7" w14:paraId="19DBD469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3E0980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A34712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8E5924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A296E9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2850EB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5927D9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3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FE8CE1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3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1381AA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9 / 3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0637CF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62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3BEEDB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4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EB296B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5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44BDEE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5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DB29B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4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802AE0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9 / 85</w:t>
            </w:r>
          </w:p>
        </w:tc>
      </w:tr>
      <w:tr w:rsidR="005E12B7" w:rsidRPr="005E12B7" w14:paraId="1AEA4D1F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1706FB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FX8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17AF3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J4N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4CF356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0 / 2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C406B3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5ECD3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F295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6 / 0.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6FCB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CC51B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5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66A2B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6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7DB8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6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2D140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6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660A8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6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AF1A6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/ 0.7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94220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(1.0) / 0.76</w:t>
            </w:r>
          </w:p>
        </w:tc>
      </w:tr>
      <w:tr w:rsidR="005E12B7" w:rsidRPr="005E12B7" w14:paraId="1B388D1B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99D6B4A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729C53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8804FF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D89517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805F5D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7B48C1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46E886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3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F728BA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4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865BD5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52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21DD41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4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D5DC7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4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1B96B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4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16B8BA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6 / 6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5DA1A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69</w:t>
            </w:r>
          </w:p>
        </w:tc>
      </w:tr>
      <w:tr w:rsidR="005E12B7" w:rsidRPr="005E12B7" w14:paraId="7F149906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389F30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KLY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E3DA33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GD8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DAC6ED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B252ED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827D7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2 / 0.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14212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20.6 / 0.04 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480C9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3 / 0.2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16C9C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3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47AC7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37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B10D6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1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5CFC8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15.9 / 0.07 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503FB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4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A8978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C93C2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2</w:t>
            </w:r>
          </w:p>
        </w:tc>
      </w:tr>
      <w:tr w:rsidR="005E12B7" w:rsidRPr="005E12B7" w14:paraId="3F090595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43F6FB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0ACC48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EFC1FC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95ABEC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9558A5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9 / 1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1A938B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 / 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3F0DFA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2 / 1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ABFEA9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2 / 1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97B19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2 / 19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984EF1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5 / 2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BD5C5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 / 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2FF541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2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84AFC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3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FCE791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37</w:t>
            </w:r>
          </w:p>
        </w:tc>
      </w:tr>
      <w:tr w:rsidR="005E12B7" w:rsidRPr="005E12B7" w14:paraId="03F0D0EA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827F9D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L1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0A9CA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GIA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CCCB50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9 / 18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449A8A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D80A1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3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075AF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3963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2 / 0.3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BCB0F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3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DE542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40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4EC3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ACA22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D4FB9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C5D39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6 / 0.4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53E12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(2.3) / 0.52</w:t>
            </w:r>
          </w:p>
        </w:tc>
      </w:tr>
      <w:tr w:rsidR="005E12B7" w:rsidRPr="005E12B7" w14:paraId="113A9311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88B424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17A6A2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046EAC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BAAA0B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BE5BD5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7 /1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79D997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0 / 2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415EC9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9 / 1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821F5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0 / 1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9CE8D1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1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40837F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8 / 2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A582C4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9 / 2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3A6FA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7 / 2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DB696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2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76678F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7</w:t>
            </w:r>
          </w:p>
        </w:tc>
      </w:tr>
      <w:tr w:rsidR="005E12B7" w:rsidRPr="005E12B7" w14:paraId="136FB27F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F289AA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CFQ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3C23B0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GFP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D5F827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5 / 12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41DD46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6AF30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4 / 0.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F9109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4 / 0.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FDE5D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5 / 0.2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674E6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2 / 0.2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37DBC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3 / 0.3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F810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3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90895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3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F20BB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3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B8A3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3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6E098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47</w:t>
            </w:r>
          </w:p>
        </w:tc>
      </w:tr>
      <w:tr w:rsidR="005E12B7" w:rsidRPr="005E12B7" w14:paraId="30398CCF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F1F65B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28CE99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2E9A80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8E02FD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B99463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5 / 1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228964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5 / 1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A1944B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4 / 1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66EA33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2 / 1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D7809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9 / 1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122F6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5 / 1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63583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5 / 1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F3CEB5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3 / 1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1E020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0 / 1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D40F66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29</w:t>
            </w:r>
          </w:p>
        </w:tc>
      </w:tr>
      <w:tr w:rsidR="005E12B7" w:rsidRPr="005E12B7" w14:paraId="288B8B81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ADBAE4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DJH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8BA964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UON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92478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5 / 24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728705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6A032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07072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AAD1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4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45C65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4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D81B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1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B539C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7674D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6D25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31B3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CC169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72</w:t>
            </w:r>
          </w:p>
        </w:tc>
      </w:tr>
      <w:tr w:rsidR="005E12B7" w:rsidRPr="005E12B7" w14:paraId="5442BC50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C7395E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9498D3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5BA49F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6B49FA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A5D03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D54D87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B016D9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0D5958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3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CD5BF1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F11DDE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B7AD8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5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2CB1B6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4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4E76AC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F73F4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7 / 62</w:t>
            </w:r>
          </w:p>
        </w:tc>
      </w:tr>
      <w:tr w:rsidR="005E12B7" w:rsidRPr="005E12B7" w14:paraId="0D4F9D2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F3F342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V2Y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6BFEBD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19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BC7A21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8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4A270B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CC3D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2 / 0.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53055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00C4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4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78AFA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F8153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523C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F3D7F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B222B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EA682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A95C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3</w:t>
            </w:r>
          </w:p>
        </w:tc>
      </w:tr>
      <w:tr w:rsidR="005E12B7" w:rsidRPr="005E12B7" w14:paraId="2FDF87E2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24BDF0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3B7891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3136C7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B349F6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CD3A5D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6 / 2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E8DA27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A9D762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2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5CAC3B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6 / 2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EC2D52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3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378810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3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0F9C7A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96C0AC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4 / 2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0E77E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3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BE0F33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3 / 52</w:t>
            </w:r>
          </w:p>
        </w:tc>
      </w:tr>
      <w:tr w:rsidR="005E12B7" w:rsidRPr="005E12B7" w14:paraId="6BA10BCD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D6CA9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V2Y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CA295B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4563EB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5 / 16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BB08C8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0D058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7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99824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6 / 0.3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28ACC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3 / 0.3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79EC5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5 / 0.3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6DBF5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46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51793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3 / 0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A417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1F13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649907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3 / 0.4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3768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(2.1) / 0.63</w:t>
            </w:r>
          </w:p>
        </w:tc>
      </w:tr>
      <w:tr w:rsidR="005E12B7" w:rsidRPr="005E12B7" w14:paraId="1F1F86CC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C4EA25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FB5FE8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3F2599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36483FA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227BA2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8 / 2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91E3E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7 /2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85321E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7 / 2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8499ED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6 / 1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B5EC5B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33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DD2E4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3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8B5A1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3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30B30D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3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5C985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 2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4C45D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0</w:t>
            </w:r>
          </w:p>
        </w:tc>
      </w:tr>
      <w:tr w:rsidR="005E12B7" w:rsidRPr="005E12B7" w14:paraId="1AD605A0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782FD1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V2Y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734A2B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RZE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95413C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4 / 22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986F74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C95E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28CFF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C0058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4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A03BF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4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28861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56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ACDC4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8C357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EADDC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4A2DA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C7034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/ 0.79</w:t>
            </w:r>
          </w:p>
        </w:tc>
      </w:tr>
      <w:tr w:rsidR="005E12B7" w:rsidRPr="005E12B7" w14:paraId="44EBAFE5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FA2998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BE79D3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F86248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8347D6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0BBA5E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3 / 3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9D814F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 3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1A9FCB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151956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 3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1DE94B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49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2FB548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EE7373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5 / 5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3DB68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58F734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4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B46C47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77</w:t>
            </w:r>
          </w:p>
        </w:tc>
      </w:tr>
      <w:tr w:rsidR="005E12B7" w:rsidRPr="005E12B7" w14:paraId="750D7D00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0C7B38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EJ4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83F9CA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RZE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B6AC07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6 / 26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966555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E5E3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582B8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8A01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64AAE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FD3BB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6 / 0.5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E855D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32C13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2B7B8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6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2FB3F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17686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(1.6) / 0.69</w:t>
            </w:r>
          </w:p>
        </w:tc>
      </w:tr>
      <w:tr w:rsidR="005E12B7" w:rsidRPr="005E12B7" w14:paraId="59FFF1C6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18168A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C99A27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CFAA57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6AAB85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E6EFA4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4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285899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4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7FBEDB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 3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6DBAED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4 / 4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4CE8C3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49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2E744B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5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434B8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5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9B4BB2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57D9E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0 / 5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F30462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7 / 61</w:t>
            </w:r>
          </w:p>
        </w:tc>
      </w:tr>
      <w:tr w:rsidR="005E12B7" w:rsidRPr="005E12B7" w14:paraId="1387458F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AEB2E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UON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B57F1E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7E81E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6 / 15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EE82BA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DFCD9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DEA92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0BA6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4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ECBC6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4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05545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80CCD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403CE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6C9AF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80FE8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B10E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4</w:t>
            </w:r>
          </w:p>
        </w:tc>
      </w:tr>
      <w:tr w:rsidR="005E12B7" w:rsidRPr="005E12B7" w14:paraId="49A5F7CE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78443B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8275365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7B72A3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8DABE9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ACDAAE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6 / 2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F230F4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2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0EE8A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2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9FFDC8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2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BC180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 34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5F2E7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2B3E8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AEC9EA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4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28FEA4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4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61C604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8 / 49</w:t>
            </w:r>
          </w:p>
        </w:tc>
      </w:tr>
      <w:tr w:rsidR="005E12B7" w:rsidRPr="005E12B7" w14:paraId="6405AA9D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F2071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DAJ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AA689A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DU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1FBDC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7 / 16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6415F3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EF41E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C0729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F8063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4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13F24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4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4371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3 / 0.47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5C991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68DB7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B870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C3730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215D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5</w:t>
            </w:r>
          </w:p>
        </w:tc>
      </w:tr>
      <w:tr w:rsidR="005E12B7" w:rsidRPr="005E12B7" w14:paraId="19A22CD6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86F401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EFACA9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63BA01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87A192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F22E15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82C15C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E4C7C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4 / 2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753712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2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7290B5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30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CA59D9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4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89C7E0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4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69BC54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4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0EB52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4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EC2938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0 / 53</w:t>
            </w:r>
          </w:p>
        </w:tc>
      </w:tr>
      <w:tr w:rsidR="005E12B7" w:rsidRPr="005E12B7" w14:paraId="56887628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D9EC7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DAJ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F4D48A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UON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2E9B1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45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A4191A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7DB6B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/ 0.78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D77EC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/ 0.78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2721C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/ 0.78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48EA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71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5064C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2 / 0.78</w:t>
            </w:r>
          </w:p>
        </w:tc>
        <w:tc>
          <w:tcPr>
            <w:tcW w:w="10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3829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0.8 / 0.84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A9483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0.8 / 0.84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44212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0.8 / 0.84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B981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0.8 / 0.81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B7857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0.6 (0.6) / 0.89</w:t>
            </w:r>
          </w:p>
        </w:tc>
      </w:tr>
      <w:tr w:rsidR="005E12B7" w:rsidRPr="005E12B7" w14:paraId="3A24DC52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C29B87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796A88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9CD756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A1DC93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3BCD97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7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EEF4A3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7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CFF5C0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7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B7B359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6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C2C33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79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AC89A2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9 / 8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CCFB8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00 / 8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7DA15B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9 / 8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47F756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9 / 8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8C8CB1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00 / 98</w:t>
            </w:r>
          </w:p>
        </w:tc>
      </w:tr>
      <w:tr w:rsidR="005E12B7" w:rsidRPr="005E12B7" w14:paraId="7A8FAE3D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32505E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EML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E5FB5F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UON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8D4E98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4 / 24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B0E976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D27A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A5AF3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3FCAE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57549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4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55BEF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57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8BB8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3434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BC772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6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3352F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02414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74</w:t>
            </w:r>
          </w:p>
        </w:tc>
      </w:tr>
      <w:tr w:rsidR="005E12B7" w:rsidRPr="005E12B7" w14:paraId="0ED8719D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51C4BC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992ECA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48E804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9DC6FC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8B7DCB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8 / 3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09B024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3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5B3B8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3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AB475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2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80680B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53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C83EA5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9 / 4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BC1852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A1E5E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A1357E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3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31F324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74</w:t>
            </w:r>
          </w:p>
        </w:tc>
      </w:tr>
      <w:tr w:rsidR="005E12B7" w:rsidRPr="005E12B7" w14:paraId="3A04345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08B40E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IC8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94649A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NR9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884035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9 / 3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B81675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655D2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B45D8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74669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7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90C6A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6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221B6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78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815E4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0AEEA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8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71AE1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8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2FAD9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7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2498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(1.6) / 0.84</w:t>
            </w:r>
          </w:p>
        </w:tc>
      </w:tr>
      <w:tr w:rsidR="005E12B7" w:rsidRPr="005E12B7" w14:paraId="5AA956E2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E58075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21DFDA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399BFB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C5CE8E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360F2A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7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94A358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7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EF3763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9 / 7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D0B32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7 / 5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1AEE16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4 / 81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D0B1F8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8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EC5BE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8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31CFA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2 / 8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9B9041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0 / 6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9DE27C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3 / 89</w:t>
            </w:r>
          </w:p>
        </w:tc>
      </w:tr>
      <w:tr w:rsidR="005E12B7" w:rsidRPr="005E12B7" w14:paraId="7164B1C5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D77088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L7V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A8ED02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NQ2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3D428F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2 / 32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D35039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D7B2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F971E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9403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5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473E1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4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2666D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7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44994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B827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C4F8F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6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8F037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8535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(1.9) / 0.73</w:t>
            </w:r>
          </w:p>
        </w:tc>
      </w:tr>
      <w:tr w:rsidR="005E12B7" w:rsidRPr="005E12B7" w14:paraId="26538A45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F04D85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7EB57B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A91F65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CA3DA5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4FC360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AB1EF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3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4A7B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3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F7CFF0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3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950A44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4 / 46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BB37D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4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A5A439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3 / 5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3DEF34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2 / 4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B28EB2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4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BD2F02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69</w:t>
            </w:r>
          </w:p>
        </w:tc>
      </w:tr>
      <w:tr w:rsidR="005E12B7" w:rsidRPr="005E12B7" w14:paraId="21A5A059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DEC2FD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7G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8F41C7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B2H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7F5585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8 / 39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A4B3AF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22713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5D65F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2 / 0.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1E075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6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00CF83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9C0F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7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021B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3 / 0.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DE98B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95775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108D7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6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10CD6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0.8 / 0.81</w:t>
            </w:r>
          </w:p>
        </w:tc>
      </w:tr>
      <w:tr w:rsidR="005E12B7" w:rsidRPr="005E12B7" w14:paraId="33F64E34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A05305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41BD09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A1F2FE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97D064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C66EAC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34A6A8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4 / 5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8E49AE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6 / 5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51740B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819D00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9 / 67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14E241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7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CC2D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7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CF1ADD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7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EA81CE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4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268A7B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8 / 84</w:t>
            </w:r>
          </w:p>
        </w:tc>
      </w:tr>
      <w:tr w:rsidR="005E12B7" w:rsidRPr="005E12B7" w14:paraId="0EEF51A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B22E2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7G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44AD4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B9W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5B4CC8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1 / 21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41876C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904D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5 / 0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FF3AEC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8641D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2 / 0.5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98E50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5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97AE3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61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0337F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85E8B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3DE8A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1455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4 / 0.6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238D4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1 / 0.74</w:t>
            </w:r>
          </w:p>
        </w:tc>
      </w:tr>
      <w:tr w:rsidR="005E12B7" w:rsidRPr="005E12B7" w14:paraId="5FE1577C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E1B64D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BF8F77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93A0B7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2D5898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0AB31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685ADD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8 / 3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16B9A5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3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80D48D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3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B000E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9 / 54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B204D0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6 / 5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136EF1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8 / 5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37F03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9 / 5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AA3C37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6 / 4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78E79B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5 / 72</w:t>
            </w:r>
          </w:p>
        </w:tc>
      </w:tr>
      <w:tr w:rsidR="005E12B7" w:rsidRPr="005E12B7" w14:paraId="17F9EC1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2E60FF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P5N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EFEF0A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DVE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563684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1 / 21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1A3257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E0DAE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5 / 0.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3AFB9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D23C0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3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54A0A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3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A4A3B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45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28F33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07E13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4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570EE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E4C38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2D469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6</w:t>
            </w:r>
          </w:p>
        </w:tc>
      </w:tr>
      <w:tr w:rsidR="005E12B7" w:rsidRPr="005E12B7" w14:paraId="1311506D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9E2208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30647B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2F9F03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980C1A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B90DC9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2 / 1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F6B289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0 / 1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D00978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3 / 1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AC2B15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2 / 1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A1A74E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25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404A0E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5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9CD07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0 / 2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AF5972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2 / 2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AB4A90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1 / 1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FC5671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3 / 34</w:t>
            </w:r>
          </w:p>
        </w:tc>
      </w:tr>
      <w:tr w:rsidR="005E12B7" w:rsidRPr="005E12B7" w14:paraId="4F3EE726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A47225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P5N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5FE2F8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RLB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3728E3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5 / 13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CC76A1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3EBD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0A87F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0FFE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3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99DB6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3 / 0.4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83E04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5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40E5E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C0B96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950F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7E1AE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4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DBA46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(2.6) / 0.63</w:t>
            </w:r>
          </w:p>
        </w:tc>
      </w:tr>
      <w:tr w:rsidR="005E12B7" w:rsidRPr="005E12B7" w14:paraId="33F5E0C2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B366D9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2169943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80278A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1DB8C4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EA1C2C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7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EB9581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4 / 1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774F2A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6 / 2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C8E909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7 / 4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44ED8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3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E62DD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C7A18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3014C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2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3DEEBF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8 / 2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A10075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49</w:t>
            </w:r>
          </w:p>
        </w:tc>
      </w:tr>
      <w:tr w:rsidR="005E12B7" w:rsidRPr="005E12B7" w14:paraId="7707297C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ABC31A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GIA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0C93F2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DJK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388048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5 / 15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42338B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44884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2BADC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8 / 0.3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B6A3C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3 / 0.3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B5E62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7 / 0.3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4A5BD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4 / 0.3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B2883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1FC3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1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99F2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4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E911A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1 / 0.4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562CF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0</w:t>
            </w:r>
          </w:p>
        </w:tc>
      </w:tr>
      <w:tr w:rsidR="005E12B7" w:rsidRPr="005E12B7" w14:paraId="135CE611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8CF77A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A2D1F7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01C4EF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90DA7E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BEF2AC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8 / 1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148D05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0 / 1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16C537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1 / 1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3CBFF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9 / 1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405C1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5 / 25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BDF919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1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AE15DB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4 / 1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2D52C1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1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7095CC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2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D39F44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8 / 38</w:t>
            </w:r>
          </w:p>
        </w:tc>
      </w:tr>
      <w:tr w:rsidR="005E12B7" w:rsidRPr="005E12B7" w14:paraId="1300D415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DF2DC5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ND0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8FBB7F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ORG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BCE62B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0 / 19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7ADDF5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5E1D2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90D6A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889A9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8 / 0.4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9E7FD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4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9B732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5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9CCE3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A11A2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745CA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8 / 0.5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122A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FF69D6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(1.6) / 0.66</w:t>
            </w:r>
          </w:p>
        </w:tc>
      </w:tr>
      <w:tr w:rsidR="005E12B7" w:rsidRPr="005E12B7" w14:paraId="6291CE85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1D4D96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DA64CD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FDDD16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BB84B3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82975B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9968C7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28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9732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2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66DDC9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2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FB475A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3 / 40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913727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A1B52C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3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542F5A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8 / 3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4D605D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3 / 4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1AA051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0 / 53</w:t>
            </w:r>
          </w:p>
        </w:tc>
      </w:tr>
      <w:tr w:rsidR="005E12B7" w:rsidRPr="005E12B7" w14:paraId="5192AFD1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EACA0A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RH5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F9B11F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ZJS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B0BE8A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1 / 21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2E9E91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29F488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7 / 0.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3AE5FF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5 / 0.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A3BF4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.9 / 0.3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ECE02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7 / 0.3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6013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 / 0.3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CDA66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75A89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D092C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9B96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E71E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6</w:t>
            </w:r>
          </w:p>
        </w:tc>
      </w:tr>
      <w:tr w:rsidR="005E12B7" w:rsidRPr="005E12B7" w14:paraId="311FD010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36FD47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7437D15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C67FD0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C63F04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106C19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9 / 1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B3DB53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7 / 1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95DE66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8 / 1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25C161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6 / 1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1C85E0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6 / 24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CCEF9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3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70F55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3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242C44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3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671F04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6 / 31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C1C9F8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45</w:t>
            </w:r>
          </w:p>
        </w:tc>
      </w:tr>
      <w:tr w:rsidR="005E12B7" w:rsidRPr="005E12B7" w14:paraId="0EEF5772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C7DB22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HD6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D277E4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U7G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F24E91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0 / 1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60E520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6E6F8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6 / 0.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B947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5 / 0.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F392E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5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5772C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0.6 / 0.2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DADB0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4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10EE1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89ABD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920A4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6 / 0.5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A1485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.9 / 0.39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60357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5 / 0.65</w:t>
            </w:r>
          </w:p>
        </w:tc>
      </w:tr>
      <w:tr w:rsidR="005E12B7" w:rsidRPr="005E12B7" w14:paraId="608231CB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EFA5BA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59AC1BA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D06CEE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93CD8BF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540D4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2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98D1F6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F9788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3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916D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5 / 1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C25390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34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B0A9EB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17770A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E2A7E6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1 / 4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F40224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0 / 2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A7047E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91 / 50</w:t>
            </w:r>
          </w:p>
        </w:tc>
      </w:tr>
      <w:tr w:rsidR="005E12B7" w:rsidRPr="005E12B7" w14:paraId="4E758E65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DBD154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V5U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9E6518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KPP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3D1C6D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6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1C6CF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15F25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4 / 0.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001AA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2 / 0.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0B40F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7 / 0.2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C875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.1 / 0.3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43848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3 / 0.3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4018C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02FC5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98112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3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AD6630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4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A0D76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51</w:t>
            </w:r>
          </w:p>
        </w:tc>
      </w:tr>
      <w:tr w:rsidR="005E12B7" w:rsidRPr="005E12B7" w14:paraId="561CE35D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E4A73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4EF9962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6DC2B7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7CD04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A4FB97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0 / 1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F8A08F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0 / 1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D87525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6 / 1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B6F70B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6 /14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D43AF1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0 / 26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89FD47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1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6A61F3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1 / 1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E092A6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9 / 1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0AB55B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8 / 19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804AAE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38</w:t>
            </w:r>
          </w:p>
        </w:tc>
      </w:tr>
      <w:tr w:rsidR="005E12B7" w:rsidRPr="005E12B7" w14:paraId="36843FD7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2D4B4E4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VVO</w:t>
            </w:r>
          </w:p>
        </w:tc>
        <w:tc>
          <w:tcPr>
            <w:tcW w:w="86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3D06344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MKT</w:t>
            </w:r>
          </w:p>
        </w:tc>
        <w:tc>
          <w:tcPr>
            <w:tcW w:w="121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320FB2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9</w:t>
            </w:r>
          </w:p>
        </w:tc>
        <w:tc>
          <w:tcPr>
            <w:tcW w:w="79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1F4383A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7C1D8E7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8 / 0.42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14EFDA1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7 / 0.43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508EF3F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43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1732CA8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47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1290C84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46</w:t>
            </w:r>
          </w:p>
        </w:tc>
        <w:tc>
          <w:tcPr>
            <w:tcW w:w="102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575F415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0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7C59F39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1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21E25A3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0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03ABEE1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56</w:t>
            </w:r>
          </w:p>
        </w:tc>
        <w:tc>
          <w:tcPr>
            <w:tcW w:w="93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75D9905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 (2.2) / 0.54</w:t>
            </w:r>
          </w:p>
        </w:tc>
      </w:tr>
      <w:tr w:rsidR="005E12B7" w:rsidRPr="005E12B7" w14:paraId="15AFAD7C" w14:textId="77777777">
        <w:trPr>
          <w:trHeight w:val="280"/>
        </w:trPr>
        <w:tc>
          <w:tcPr>
            <w:tcW w:w="840" w:type="dxa"/>
            <w:vMerge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A91DEE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9219F9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9F4ED0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435F8B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5934FC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4 / 19</w:t>
            </w:r>
          </w:p>
        </w:tc>
        <w:tc>
          <w:tcPr>
            <w:tcW w:w="986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F689A8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4 /18</w:t>
            </w:r>
          </w:p>
        </w:tc>
        <w:tc>
          <w:tcPr>
            <w:tcW w:w="986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AFDE67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6 / 21</w:t>
            </w:r>
          </w:p>
        </w:tc>
        <w:tc>
          <w:tcPr>
            <w:tcW w:w="1007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97F5BD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2 / 26</w:t>
            </w:r>
          </w:p>
        </w:tc>
        <w:tc>
          <w:tcPr>
            <w:tcW w:w="939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5F4180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23</w:t>
            </w:r>
          </w:p>
        </w:tc>
        <w:tc>
          <w:tcPr>
            <w:tcW w:w="1028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04BCB1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27</w:t>
            </w:r>
          </w:p>
        </w:tc>
        <w:tc>
          <w:tcPr>
            <w:tcW w:w="986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6BA404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26</w:t>
            </w:r>
          </w:p>
        </w:tc>
        <w:tc>
          <w:tcPr>
            <w:tcW w:w="986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2412D2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7 / 25</w:t>
            </w:r>
          </w:p>
        </w:tc>
        <w:tc>
          <w:tcPr>
            <w:tcW w:w="1007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96D011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5</w:t>
            </w:r>
          </w:p>
        </w:tc>
        <w:tc>
          <w:tcPr>
            <w:tcW w:w="939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5CF886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32</w:t>
            </w:r>
          </w:p>
        </w:tc>
      </w:tr>
      <w:tr w:rsidR="005E12B7" w:rsidRPr="005E12B7" w14:paraId="120B4B19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F9F23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HZU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70F60C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RLB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40012E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6 / 10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1E1D74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0C6A7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1 / 0.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5DA0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D731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2 / 0.4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95899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6 / 0.4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CCB17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7 / 0.4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BFDD0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8EDFA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271DE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B1FF2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9660C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61</w:t>
            </w:r>
          </w:p>
        </w:tc>
      </w:tr>
      <w:tr w:rsidR="005E12B7" w:rsidRPr="005E12B7" w14:paraId="4BF7086E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64CB64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7F9A47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F279844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D09282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356CDB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2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41DD17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6FAD90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2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0644D2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2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2F10E8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5 / 31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4C691A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5 / 3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CE9A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2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1002FE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7 / 3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F3AF35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3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396D1B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2 / 43</w:t>
            </w:r>
          </w:p>
        </w:tc>
      </w:tr>
      <w:tr w:rsidR="005E12B7" w:rsidRPr="005E12B7" w14:paraId="09C6B5E0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F0B465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L6R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E96646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K5Y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A96935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3 / 26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DA04FB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1F264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0C42F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0 / 0.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70E68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3 / 0.4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488DC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0 / 0.4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72EE3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5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2AA52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0EA0D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5 / 0.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3CF94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4 / 0.5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34C46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8 / 0.5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60987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(2.2) / 0.63</w:t>
            </w:r>
          </w:p>
        </w:tc>
      </w:tr>
      <w:tr w:rsidR="005E12B7" w:rsidRPr="005E12B7" w14:paraId="3EFC94CF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273C0A5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565C61C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C6DE87A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F7C750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4A245D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05D263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2 / 2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8FC3F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65D356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7 / 2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0D7122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38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5E12D0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46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A8A2A5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9 / 4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187CEB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4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211D4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6 / 36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102442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3 / 53</w:t>
            </w:r>
          </w:p>
        </w:tc>
      </w:tr>
      <w:tr w:rsidR="005E12B7" w:rsidRPr="005E12B7" w14:paraId="627C9AC6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7AE5957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GFP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54A43FB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CFQ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C2D139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5 / 12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85565F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3593F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2 / 0.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7A3F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2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DF0FC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9 / 0.2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6D62D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3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76B82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33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184E59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6 / 0.3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69089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7BFD0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4 / 0.3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A78DE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2 / 0.37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FC8B6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2 / 0.37</w:t>
            </w:r>
          </w:p>
        </w:tc>
      </w:tr>
      <w:tr w:rsidR="005E12B7" w:rsidRPr="005E12B7" w14:paraId="1BEE98FF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14A8C26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3EF6F11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38489D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EA7B19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2552DE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6 / 11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8CE98E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9 / 12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8CDF47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4 / 1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02986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3 / 1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422583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5 / 13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49E731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6 / 15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DB159E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7 / 1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7D296A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1 / 1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4EA9D8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3 / 1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7A9E62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8 / 18</w:t>
            </w:r>
          </w:p>
        </w:tc>
      </w:tr>
      <w:tr w:rsidR="005E12B7" w:rsidRPr="005E12B7" w14:paraId="3F913593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B701EA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GD8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7554A2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KLY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E0AB7A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8 / 17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2C3524D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LR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D3208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3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948FE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6 / 0.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6139C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2 / 0.4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F17AC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5 / 0.3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00F49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5 / 0.46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B366AD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1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76A1F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302D2A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9 / 0.5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41731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0 / 0.5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AE8C9C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.7 / 0.64</w:t>
            </w:r>
          </w:p>
        </w:tc>
      </w:tr>
      <w:tr w:rsidR="005E12B7" w:rsidRPr="005E12B7" w14:paraId="04207220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0C12C48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DCCA4DD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EDDA2E7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57BF51FB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1B8F0C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6 / 1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EF935D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6 / 1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0994550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4 / 2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A8DA23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0 / 1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693E65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1 / 27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2F7E4A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4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B0BC71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24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DE190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70 / 3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17DD5F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3 / 28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386C42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80 / 48</w:t>
            </w:r>
          </w:p>
        </w:tc>
      </w:tr>
      <w:tr w:rsidR="005E12B7" w:rsidRPr="005E12B7" w14:paraId="61D1F65A" w14:textId="77777777">
        <w:trPr>
          <w:trHeight w:val="260"/>
        </w:trPr>
        <w:tc>
          <w:tcPr>
            <w:tcW w:w="8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6BC6FA8F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RLB</w:t>
            </w:r>
          </w:p>
        </w:tc>
        <w:tc>
          <w:tcPr>
            <w:tcW w:w="86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4B871DFC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P5N</w:t>
            </w:r>
          </w:p>
        </w:tc>
        <w:tc>
          <w:tcPr>
            <w:tcW w:w="1219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199624E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5 / 13</w:t>
            </w:r>
          </w:p>
        </w:tc>
        <w:tc>
          <w:tcPr>
            <w:tcW w:w="795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3011F839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RBK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6C81C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1 / 0.3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BC0F7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10.93 / 0.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AAA72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9 / 0.3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DAF887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.8 / 0.40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7D34D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.5 / 0.39</w:t>
            </w: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8605E1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057CBB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 xml:space="preserve">7.9 / 0.42 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8EE196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4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70EE30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4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6E983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2.9 / 0.54</w:t>
            </w:r>
          </w:p>
        </w:tc>
      </w:tr>
      <w:tr w:rsidR="005E12B7" w:rsidRPr="005E12B7" w14:paraId="47A072BE" w14:textId="77777777">
        <w:trPr>
          <w:trHeight w:val="280"/>
        </w:trPr>
        <w:tc>
          <w:tcPr>
            <w:tcW w:w="8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EE4D76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86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C27614E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1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DCCC899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795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44387890" w14:textId="77777777" w:rsidR="005E12B7" w:rsidRPr="005E12B7" w:rsidRDefault="005E12B7" w:rsidP="005E12B7">
            <w:pPr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576042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5 / 19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5B893B55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35 / 2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3AB6017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3 / 1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3625CE2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6 / 22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1F924E94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1 / 29</w:t>
            </w:r>
          </w:p>
        </w:tc>
        <w:tc>
          <w:tcPr>
            <w:tcW w:w="10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4ADD3CA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9 / 27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246C0DE3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47 / 30</w:t>
            </w:r>
          </w:p>
        </w:tc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605D7AAE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3 / 2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D384E68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55 / 30</w:t>
            </w: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14:paraId="7424ECE1" w14:textId="77777777" w:rsidR="005E12B7" w:rsidRPr="005E12B7" w:rsidRDefault="005E12B7" w:rsidP="005E12B7">
            <w:pPr>
              <w:jc w:val="center"/>
              <w:rPr>
                <w:rFonts w:ascii="Arial" w:eastAsiaTheme="minorHAnsi" w:hAnsi="Arial"/>
                <w:color w:val="000000"/>
                <w:sz w:val="16"/>
                <w:szCs w:val="16"/>
              </w:rPr>
            </w:pPr>
            <w:r w:rsidRPr="005E12B7">
              <w:rPr>
                <w:rFonts w:ascii="Arial" w:eastAsiaTheme="minorHAnsi" w:hAnsi="Arial"/>
                <w:color w:val="000000"/>
                <w:sz w:val="16"/>
                <w:szCs w:val="16"/>
              </w:rPr>
              <w:t>60 / 45</w:t>
            </w:r>
          </w:p>
        </w:tc>
      </w:tr>
    </w:tbl>
    <w:p w14:paraId="715EB85D" w14:textId="77777777" w:rsidR="005E12B7" w:rsidRDefault="005E12B7" w:rsidP="00062E20">
      <w:pPr>
        <w:spacing w:line="360" w:lineRule="auto"/>
        <w:jc w:val="both"/>
        <w:rPr>
          <w:rFonts w:ascii="Arial" w:hAnsi="Arial"/>
          <w:b/>
        </w:rPr>
        <w:sectPr w:rsidR="005E12B7">
          <w:pgSz w:w="15840" w:h="12240" w:orient="landscape"/>
          <w:pgMar w:top="1800" w:right="1440" w:bottom="1800" w:left="1440" w:header="720" w:footer="720" w:gutter="0"/>
          <w:cols w:space="720"/>
        </w:sectPr>
      </w:pPr>
    </w:p>
    <w:p w14:paraId="59D3C3B7" w14:textId="77777777" w:rsidR="00E11A34" w:rsidRDefault="00297207"/>
    <w:sectPr w:rsidR="00E11A34" w:rsidSect="00E11A34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6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  <w:compatSetting w:name="compatibilityMode" w:uri="http://schemas.microsoft.com/office/word" w:val="12"/>
  </w:compat>
  <w:docVars>
    <w:docVar w:name="EN.Layout" w:val="&lt;ENLayout&gt;&lt;Style&gt;Nature Biotechn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tadf9dxkf59vpev52qpsfaxfp05adppdrxv&quot;&gt;MP_HomModeling_mcrefs_plos&lt;record-ids&gt;&lt;item&gt;20&lt;/item&gt;&lt;item&gt;28&lt;/item&gt;&lt;item&gt;33&lt;/item&gt;&lt;item&gt;44&lt;/item&gt;&lt;item&gt;45&lt;/item&gt;&lt;item&gt;52&lt;/item&gt;&lt;/record-ids&gt;&lt;/item&gt;&lt;/Libraries&gt;"/>
  </w:docVars>
  <w:rsids>
    <w:rsidRoot w:val="00C36A76"/>
    <w:rsid w:val="00062E20"/>
    <w:rsid w:val="00184EB9"/>
    <w:rsid w:val="00197CE9"/>
    <w:rsid w:val="001A2889"/>
    <w:rsid w:val="00210F32"/>
    <w:rsid w:val="00281197"/>
    <w:rsid w:val="00297207"/>
    <w:rsid w:val="003255AE"/>
    <w:rsid w:val="00332265"/>
    <w:rsid w:val="003553FD"/>
    <w:rsid w:val="003B28D9"/>
    <w:rsid w:val="00474E22"/>
    <w:rsid w:val="005C2D54"/>
    <w:rsid w:val="005E12B7"/>
    <w:rsid w:val="005F554C"/>
    <w:rsid w:val="006755C8"/>
    <w:rsid w:val="006D2853"/>
    <w:rsid w:val="007D5A29"/>
    <w:rsid w:val="00852834"/>
    <w:rsid w:val="00876C8D"/>
    <w:rsid w:val="008923F2"/>
    <w:rsid w:val="00974E47"/>
    <w:rsid w:val="00A379A0"/>
    <w:rsid w:val="00B67C63"/>
    <w:rsid w:val="00BB2FAF"/>
    <w:rsid w:val="00C36A76"/>
    <w:rsid w:val="00C80CD4"/>
    <w:rsid w:val="00CB5F69"/>
    <w:rsid w:val="00CF7A61"/>
    <w:rsid w:val="00D65620"/>
    <w:rsid w:val="00D679F8"/>
    <w:rsid w:val="00E51C4E"/>
    <w:rsid w:val="00E9249F"/>
    <w:rsid w:val="00E96A71"/>
    <w:rsid w:val="00FA16C0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0DD877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6A76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36A76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6A76"/>
    <w:rPr>
      <w:rFonts w:ascii="Lucida Grande" w:eastAsiaTheme="minorEastAsia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36A76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C36A76"/>
    <w:rPr>
      <w:rFonts w:eastAsiaTheme="minorEastAsia"/>
    </w:rPr>
  </w:style>
  <w:style w:type="character" w:styleId="CommentReference">
    <w:name w:val="annotation reference"/>
    <w:basedOn w:val="DefaultParagraphFont"/>
    <w:uiPriority w:val="99"/>
    <w:unhideWhenUsed/>
    <w:rsid w:val="00C36A7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36A76"/>
  </w:style>
  <w:style w:type="character" w:customStyle="1" w:styleId="CommentTextChar">
    <w:name w:val="Comment Text Char"/>
    <w:basedOn w:val="DefaultParagraphFont"/>
    <w:link w:val="CommentText"/>
    <w:uiPriority w:val="99"/>
    <w:rsid w:val="00C36A76"/>
    <w:rPr>
      <w:rFonts w:eastAsiaTheme="minorEastAsi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C36A7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C36A76"/>
    <w:rPr>
      <w:rFonts w:eastAsiaTheme="minorEastAsia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C36A76"/>
    <w:pPr>
      <w:ind w:left="720"/>
      <w:contextualSpacing/>
    </w:pPr>
  </w:style>
  <w:style w:type="character" w:customStyle="1" w:styleId="h3">
    <w:name w:val="h3"/>
    <w:basedOn w:val="DefaultParagraphFont"/>
    <w:rsid w:val="00C36A76"/>
  </w:style>
  <w:style w:type="paragraph" w:styleId="NormalWeb">
    <w:name w:val="Normal (Web)"/>
    <w:basedOn w:val="Normal"/>
    <w:uiPriority w:val="99"/>
    <w:rsid w:val="00C36A76"/>
    <w:pPr>
      <w:spacing w:beforeLines="1" w:afterLines="1"/>
    </w:pPr>
    <w:rPr>
      <w:rFonts w:ascii="Times" w:eastAsiaTheme="minorHAnsi" w:hAnsi="Times" w:cs="Times New Roman"/>
      <w:sz w:val="20"/>
      <w:szCs w:val="20"/>
    </w:rPr>
  </w:style>
  <w:style w:type="paragraph" w:styleId="Footer">
    <w:name w:val="footer"/>
    <w:basedOn w:val="Normal"/>
    <w:link w:val="FooterChar"/>
    <w:rsid w:val="00C36A7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C36A76"/>
    <w:rPr>
      <w:rFonts w:eastAsiaTheme="minorEastAsia"/>
    </w:rPr>
  </w:style>
  <w:style w:type="character" w:styleId="PageNumber">
    <w:name w:val="page number"/>
    <w:basedOn w:val="DefaultParagraphFont"/>
    <w:rsid w:val="00C36A76"/>
  </w:style>
  <w:style w:type="character" w:styleId="FollowedHyperlink">
    <w:name w:val="FollowedHyperlink"/>
    <w:basedOn w:val="DefaultParagraphFont"/>
    <w:uiPriority w:val="99"/>
    <w:rsid w:val="005E12B7"/>
    <w:rPr>
      <w:color w:val="4600A5"/>
      <w:u w:val="single"/>
    </w:rPr>
  </w:style>
  <w:style w:type="paragraph" w:customStyle="1" w:styleId="font5">
    <w:name w:val="font5"/>
    <w:basedOn w:val="Normal"/>
    <w:rsid w:val="005E12B7"/>
    <w:pPr>
      <w:spacing w:beforeLines="1" w:afterLines="1"/>
    </w:pPr>
    <w:rPr>
      <w:rFonts w:ascii="Verdana" w:eastAsiaTheme="minorHAnsi" w:hAnsi="Verdana"/>
      <w:sz w:val="16"/>
      <w:szCs w:val="16"/>
    </w:rPr>
  </w:style>
  <w:style w:type="paragraph" w:customStyle="1" w:styleId="font6">
    <w:name w:val="font6"/>
    <w:basedOn w:val="Normal"/>
    <w:rsid w:val="005E12B7"/>
    <w:pPr>
      <w:spacing w:beforeLines="1" w:afterLines="1"/>
    </w:pPr>
    <w:rPr>
      <w:rFonts w:ascii="Arial" w:eastAsiaTheme="minorHAnsi" w:hAnsi="Arial"/>
      <w:color w:val="000000"/>
      <w:sz w:val="16"/>
      <w:szCs w:val="16"/>
    </w:rPr>
  </w:style>
  <w:style w:type="paragraph" w:customStyle="1" w:styleId="font7">
    <w:name w:val="font7"/>
    <w:basedOn w:val="Normal"/>
    <w:rsid w:val="005E12B7"/>
    <w:pPr>
      <w:spacing w:beforeLines="1" w:afterLines="1"/>
    </w:pPr>
    <w:rPr>
      <w:rFonts w:ascii="Arial" w:eastAsiaTheme="minorHAnsi" w:hAnsi="Arial"/>
      <w:color w:val="000000"/>
      <w:sz w:val="16"/>
      <w:szCs w:val="16"/>
    </w:rPr>
  </w:style>
  <w:style w:type="paragraph" w:customStyle="1" w:styleId="font8">
    <w:name w:val="font8"/>
    <w:basedOn w:val="Normal"/>
    <w:rsid w:val="005E12B7"/>
    <w:pPr>
      <w:spacing w:beforeLines="1" w:afterLines="1"/>
    </w:pPr>
    <w:rPr>
      <w:rFonts w:ascii="Symbol" w:eastAsiaTheme="minorHAnsi" w:hAnsi="Symbol"/>
      <w:color w:val="000000"/>
      <w:sz w:val="16"/>
      <w:szCs w:val="16"/>
    </w:rPr>
  </w:style>
  <w:style w:type="paragraph" w:customStyle="1" w:styleId="xl24">
    <w:name w:val="xl24"/>
    <w:basedOn w:val="Normal"/>
    <w:rsid w:val="005E12B7"/>
    <w:pPr>
      <w:pBdr>
        <w:bottom w:val="single" w:sz="8" w:space="0" w:color="auto"/>
      </w:pBdr>
      <w:spacing w:beforeLines="1" w:afterLines="1"/>
      <w:jc w:val="center"/>
    </w:pPr>
    <w:rPr>
      <w:rFonts w:ascii="Arial" w:eastAsiaTheme="minorHAnsi" w:hAnsi="Arial"/>
      <w:color w:val="000000"/>
      <w:sz w:val="16"/>
      <w:szCs w:val="16"/>
    </w:rPr>
  </w:style>
  <w:style w:type="paragraph" w:customStyle="1" w:styleId="xl25">
    <w:name w:val="xl25"/>
    <w:basedOn w:val="Normal"/>
    <w:rsid w:val="005E12B7"/>
    <w:pPr>
      <w:spacing w:beforeLines="1" w:afterLines="1"/>
      <w:jc w:val="center"/>
    </w:pPr>
    <w:rPr>
      <w:rFonts w:ascii="Arial" w:eastAsiaTheme="minorHAnsi" w:hAnsi="Arial"/>
      <w:color w:val="000000"/>
      <w:sz w:val="16"/>
      <w:szCs w:val="16"/>
    </w:rPr>
  </w:style>
  <w:style w:type="paragraph" w:customStyle="1" w:styleId="xl26">
    <w:name w:val="xl26"/>
    <w:basedOn w:val="Normal"/>
    <w:rsid w:val="005E12B7"/>
    <w:pPr>
      <w:spacing w:beforeLines="1" w:afterLines="1"/>
    </w:pPr>
    <w:rPr>
      <w:rFonts w:ascii="Times New Roman" w:eastAsiaTheme="minorHAnsi" w:hAnsi="Times New Roman"/>
      <w:color w:val="000000"/>
    </w:rPr>
  </w:style>
  <w:style w:type="paragraph" w:customStyle="1" w:styleId="xl27">
    <w:name w:val="xl27"/>
    <w:basedOn w:val="Normal"/>
    <w:rsid w:val="005E12B7"/>
    <w:pPr>
      <w:spacing w:beforeLines="1" w:afterLines="1"/>
    </w:pPr>
    <w:rPr>
      <w:rFonts w:ascii="Times" w:eastAsiaTheme="minorHAnsi" w:hAnsi="Times"/>
      <w:color w:val="000000"/>
      <w:sz w:val="20"/>
      <w:szCs w:val="20"/>
    </w:rPr>
  </w:style>
  <w:style w:type="paragraph" w:customStyle="1" w:styleId="xl28">
    <w:name w:val="xl28"/>
    <w:basedOn w:val="Normal"/>
    <w:rsid w:val="005E12B7"/>
    <w:pPr>
      <w:pBdr>
        <w:top w:val="single" w:sz="8" w:space="0" w:color="auto"/>
      </w:pBdr>
      <w:spacing w:beforeLines="1" w:afterLines="1"/>
      <w:jc w:val="center"/>
    </w:pPr>
    <w:rPr>
      <w:rFonts w:ascii="Arial" w:eastAsiaTheme="minorHAnsi" w:hAnsi="Arial"/>
      <w:color w:val="000000"/>
      <w:sz w:val="16"/>
      <w:szCs w:val="16"/>
    </w:rPr>
  </w:style>
  <w:style w:type="paragraph" w:customStyle="1" w:styleId="xl29">
    <w:name w:val="xl29"/>
    <w:basedOn w:val="Normal"/>
    <w:rsid w:val="005E12B7"/>
    <w:pPr>
      <w:spacing w:beforeLines="1" w:afterLines="1"/>
    </w:pPr>
    <w:rPr>
      <w:rFonts w:ascii="Times" w:eastAsiaTheme="minorHAnsi" w:hAnsi="Times"/>
      <w:color w:val="000000"/>
      <w:sz w:val="20"/>
      <w:szCs w:val="20"/>
    </w:rPr>
  </w:style>
  <w:style w:type="paragraph" w:customStyle="1" w:styleId="xl30">
    <w:name w:val="xl30"/>
    <w:basedOn w:val="Normal"/>
    <w:rsid w:val="005E12B7"/>
    <w:pPr>
      <w:pBdr>
        <w:top w:val="single" w:sz="8" w:space="0" w:color="auto"/>
      </w:pBdr>
      <w:spacing w:beforeLines="1" w:afterLines="1"/>
      <w:jc w:val="center"/>
    </w:pPr>
    <w:rPr>
      <w:rFonts w:ascii="Times" w:eastAsiaTheme="minorHAnsi" w:hAnsi="Times"/>
      <w:color w:val="000000"/>
      <w:sz w:val="20"/>
      <w:szCs w:val="20"/>
    </w:rPr>
  </w:style>
  <w:style w:type="paragraph" w:customStyle="1" w:styleId="xl31">
    <w:name w:val="xl31"/>
    <w:basedOn w:val="Normal"/>
    <w:rsid w:val="005E12B7"/>
    <w:pPr>
      <w:spacing w:beforeLines="1" w:afterLines="1"/>
      <w:jc w:val="center"/>
    </w:pPr>
    <w:rPr>
      <w:rFonts w:ascii="Times" w:eastAsiaTheme="minorHAnsi" w:hAnsi="Times"/>
      <w:color w:val="000000"/>
      <w:sz w:val="20"/>
      <w:szCs w:val="20"/>
    </w:rPr>
  </w:style>
  <w:style w:type="paragraph" w:customStyle="1" w:styleId="xl32">
    <w:name w:val="xl32"/>
    <w:basedOn w:val="Normal"/>
    <w:rsid w:val="005E12B7"/>
    <w:pPr>
      <w:pBdr>
        <w:bottom w:val="single" w:sz="8" w:space="0" w:color="auto"/>
      </w:pBdr>
      <w:spacing w:beforeLines="1" w:afterLines="1"/>
      <w:jc w:val="center"/>
    </w:pPr>
    <w:rPr>
      <w:rFonts w:ascii="Times" w:eastAsiaTheme="minorHAnsi" w:hAnsi="Times"/>
      <w:color w:val="000000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0771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430</Words>
  <Characters>13852</Characters>
  <Application>Microsoft Macintosh Word</Application>
  <DocSecurity>0</DocSecurity>
  <Lines>115</Lines>
  <Paragraphs>32</Paragraphs>
  <ScaleCrop>false</ScaleCrop>
  <Company>Baylor College of Medicine</Company>
  <LinksUpToDate>false</LinksUpToDate>
  <CharactersWithSpaces>162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Barth</dc:creator>
  <cp:keywords/>
  <cp:lastModifiedBy>patrick barth</cp:lastModifiedBy>
  <cp:revision>5</cp:revision>
  <dcterms:created xsi:type="dcterms:W3CDTF">2014-03-10T20:51:00Z</dcterms:created>
  <dcterms:modified xsi:type="dcterms:W3CDTF">2014-04-21T19:21:00Z</dcterms:modified>
</cp:coreProperties>
</file>